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7C089412"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8D45FD">
        <w:t xml:space="preserve">SQUID </w:t>
      </w:r>
      <w:r w:rsidR="007D1957">
        <w:t xml:space="preserve">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54885CD0" w:rsidR="004628F2" w:rsidRDefault="004628F2">
      <w:r>
        <w:t xml:space="preserve">Herhangi bir </w:t>
      </w:r>
      <w:r w:rsidR="00301697">
        <w:t xml:space="preserve">serbest </w:t>
      </w:r>
      <w:r w:rsidR="00215C44">
        <w:t>parçacık</w:t>
      </w:r>
      <w:r>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591F3C"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1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7" w:author="Sasan Razmkhah" w:date="2021-08-29T20:24:00Z">
                            <w:rPr>
                              <w:rFonts w:ascii="Cambria Math" w:hAnsi="Cambria Math"/>
                            </w:rPr>
                            <m:t>ℏ</m:t>
                          </w:ins>
                        </m:r>
                      </m:e>
                      <m:sup>
                        <m:r>
                          <w:ins w:id="18" w:author="Sasan Razmkhah" w:date="2021-08-29T20:24:00Z">
                            <w:rPr>
                              <w:rFonts w:ascii="Cambria Math" w:hAnsi="Cambria Math"/>
                            </w:rPr>
                            <m:t>2</m:t>
                          </w:ins>
                        </m:r>
                      </m:sup>
                    </m:sSup>
                  </m:num>
                  <m:den>
                    <m:r>
                      <w:ins w:id="19" w:author="Sasan Razmkhah" w:date="2021-08-29T20:24:00Z">
                        <w:rPr>
                          <w:rFonts w:ascii="Cambria Math" w:hAnsi="Cambria Math"/>
                        </w:rPr>
                        <m:t>2m</m:t>
                      </w:ins>
                    </m:r>
                  </m:den>
                </m:f>
                <m:sSup>
                  <m:sSupPr>
                    <m:ctrlPr>
                      <w:rPr>
                        <w:rFonts w:ascii="Cambria Math" w:hAnsi="Cambria Math"/>
                        <w:i/>
                      </w:rPr>
                    </m:ctrlPr>
                  </m:sSupPr>
                  <m:e>
                    <m:r>
                      <w:ins w:id="20" w:author="Sasan Razmkhah" w:date="2021-08-29T20:24:00Z">
                        <w:rPr>
                          <w:rFonts w:ascii="Cambria Math" w:hAnsi="Cambria Math"/>
                        </w:rPr>
                        <m:t>∇</m:t>
                      </w:ins>
                    </m:r>
                  </m:e>
                  <m:sup>
                    <m:r>
                      <w:ins w:id="21" w:author="Sasan Razmkhah" w:date="2021-08-29T20:24:00Z">
                        <w:rPr>
                          <w:rFonts w:ascii="Cambria Math" w:hAnsi="Cambria Math"/>
                        </w:rPr>
                        <m:t>2</m:t>
                      </w:ins>
                    </m:r>
                  </m:sup>
                </m:sSup>
                <m:r>
                  <w:ins w:id="22" w:author="Sasan Razmkhah" w:date="2021-08-29T20:24:00Z">
                    <w:rPr>
                      <w:rFonts w:ascii="Cambria Math" w:hAnsi="Cambria Math"/>
                    </w:rPr>
                    <m:t>+V</m:t>
                  </w:ins>
                </m:r>
              </m:oMath>
            </m:oMathPara>
          </w:p>
        </w:tc>
        <w:tc>
          <w:tcPr>
            <w:tcW w:w="4531" w:type="dxa"/>
            <w:vAlign w:val="center"/>
          </w:tcPr>
          <w:p w14:paraId="1AF79174" w14:textId="069A7434" w:rsidR="006E1147" w:rsidRDefault="006E1147" w:rsidP="00042EDC">
            <w:pPr>
              <w:jc w:val="center"/>
            </w:pPr>
            <w:r>
              <w:t>(</w:t>
            </w:r>
            <w:r w:rsidR="00C52845">
              <w:t>2</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591F3C">
        <w:trPr>
          <w:trHeight w:val="603"/>
        </w:trPr>
        <w:tc>
          <w:tcPr>
            <w:tcW w:w="4531" w:type="dxa"/>
          </w:tcPr>
          <w:p w14:paraId="2F5B439F" w14:textId="3C7294FA" w:rsidR="00301697" w:rsidRPr="00301697" w:rsidRDefault="00301697" w:rsidP="00591F3C">
            <w:pPr>
              <w:rPr>
                <w:rFonts w:eastAsiaTheme="minorEastAsia"/>
              </w:rPr>
            </w:pPr>
            <m:oMathPara>
              <m:oMath>
                <m:r>
                  <w:ins w:id="23" w:author="Sasan Razmkhah" w:date="2021-08-29T20:24:00Z">
                    <w:rPr>
                      <w:rFonts w:ascii="Cambria Math" w:hAnsi="Cambria Math"/>
                    </w:rPr>
                    <m:t>iℏ</m:t>
                  </w:ins>
                </m:r>
                <m:f>
                  <m:fPr>
                    <m:ctrlPr>
                      <w:rPr>
                        <w:rFonts w:ascii="Cambria Math" w:hAnsi="Cambria Math"/>
                        <w:i/>
                      </w:rPr>
                    </m:ctrlPr>
                  </m:fPr>
                  <m:num>
                    <m:r>
                      <w:ins w:id="24" w:author="Sasan Razmkhah" w:date="2021-08-29T20:24:00Z">
                        <w:rPr>
                          <w:rFonts w:ascii="Cambria Math" w:hAnsi="Cambria Math"/>
                        </w:rPr>
                        <m:t>∂ψ</m:t>
                      </w:ins>
                    </m:r>
                  </m:num>
                  <m:den>
                    <m:r>
                      <w:ins w:id="25" w:author="Sasan Razmkhah" w:date="2021-08-29T20:24:00Z">
                        <w:rPr>
                          <w:rFonts w:ascii="Cambria Math" w:hAnsi="Cambria Math"/>
                        </w:rPr>
                        <m:t>∂t</m:t>
                      </w:ins>
                    </m:r>
                  </m:den>
                </m:f>
                <m:r>
                  <w:ins w:id="26" w:author="Sasan Razmkhah" w:date="2021-08-29T20:24:00Z">
                    <w:rPr>
                      <w:rFonts w:ascii="Cambria Math" w:hAnsi="Cambria Math"/>
                    </w:rPr>
                    <m:t>=</m:t>
                  </w:ins>
                </m:r>
                <m:r>
                  <m:rPr>
                    <m:scr m:val="script"/>
                  </m:rPr>
                  <w:rPr>
                    <w:rFonts w:ascii="Cambria Math" w:hAnsi="Cambria Math"/>
                  </w:rPr>
                  <m:t>H</m:t>
                </m:r>
                <m:r>
                  <w:ins w:id="27" w:author="Sasan Razmkhah" w:date="2021-08-29T20:24:00Z">
                    <w:rPr>
                      <w:rFonts w:ascii="Cambria Math" w:hAnsi="Cambria Math"/>
                    </w:rPr>
                    <m:t>ψ</m:t>
                  </w:ins>
                </m:r>
              </m:oMath>
            </m:oMathPara>
          </w:p>
        </w:tc>
        <w:tc>
          <w:tcPr>
            <w:tcW w:w="4531" w:type="dxa"/>
            <w:vAlign w:val="center"/>
          </w:tcPr>
          <w:p w14:paraId="5B3DEAC0" w14:textId="3D4117CE" w:rsidR="00301697" w:rsidRDefault="00301697" w:rsidP="00591F3C">
            <w:pPr>
              <w:jc w:val="center"/>
            </w:pPr>
            <w:r>
              <w:t>(</w:t>
            </w:r>
            <w:r w:rsidR="00C52845">
              <w:t>3</w:t>
            </w:r>
            <w:r>
              <w:t>)</w:t>
            </w:r>
          </w:p>
        </w:tc>
      </w:tr>
    </w:tbl>
    <w:p w14:paraId="067AC81A" w14:textId="77777777" w:rsidR="00301697" w:rsidRDefault="00301697" w:rsidP="00271DA6"/>
    <w:p w14:paraId="121FE145" w14:textId="2C917293"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w:lastRenderedPageBreak/>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47DE94F7" w:rsidR="00383C96" w:rsidRDefault="00383C96" w:rsidP="00C724EF">
            <w:pPr>
              <w:jc w:val="center"/>
            </w:pPr>
            <w:r>
              <w:t>(</w:t>
            </w:r>
            <w:r w:rsidR="00C52845">
              <w:t>4</w:t>
            </w:r>
            <w:r>
              <w:t>)</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0CC7C38" w:rsidR="00383C96" w:rsidRPr="00383C96" w:rsidRDefault="00383C96" w:rsidP="00C724EF">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172DFF0" w:rsidR="00383C96" w:rsidRDefault="00383C96" w:rsidP="00C724EF">
            <w:pPr>
              <w:jc w:val="center"/>
            </w:pPr>
            <w:r>
              <w:t>(</w:t>
            </w:r>
            <w:r w:rsidR="00C52845">
              <w:t>5</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1737AC31" w:rsidR="00383C96" w:rsidRDefault="00383C96" w:rsidP="00C724EF">
            <w:pPr>
              <w:jc w:val="center"/>
            </w:pPr>
            <w:r>
              <w:t>(</w:t>
            </w:r>
            <w:r w:rsidR="00C52845">
              <w:t>6</w:t>
            </w:r>
            <w:r>
              <w:t>)</w:t>
            </w:r>
          </w:p>
        </w:tc>
      </w:tr>
    </w:tbl>
    <w:p w14:paraId="0E3F9D59" w14:textId="77777777" w:rsidR="00383C96" w:rsidRDefault="00383C96" w:rsidP="00271DA6"/>
    <w:p w14:paraId="223CBC98" w14:textId="58DEA7CA" w:rsidR="006D1652" w:rsidRDefault="006D1652" w:rsidP="006D1652">
      <w:commentRangeStart w:id="28"/>
      <w:r>
        <w:t xml:space="preserve">Vektör eşitliklerinden yararlanarak denklem </w:t>
      </w:r>
      <w:r w:rsidR="003F19BE">
        <w:t>6</w:t>
      </w:r>
      <w:r>
        <w:t>’</w:t>
      </w:r>
      <w:r w:rsidR="003F19BE">
        <w:t>yı</w:t>
      </w:r>
      <w:r>
        <w:t xml:space="preserve"> aşağıdaki şekilde yazabiliriz:</w:t>
      </w:r>
      <w:commentRangeEnd w:id="28"/>
      <w:r w:rsidR="007B5264">
        <w:rPr>
          <w:rStyle w:val="CommentReference"/>
        </w:rPr>
        <w:commentReference w:id="2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6376380" w:rsidR="00383C96" w:rsidRDefault="00383C96" w:rsidP="00C724EF">
            <w:pPr>
              <w:jc w:val="center"/>
            </w:pPr>
            <w:r>
              <w:t>(</w:t>
            </w:r>
            <w:r w:rsidR="00C52845">
              <w:t>7</w:t>
            </w:r>
            <w:r>
              <w:t>)</w:t>
            </w:r>
          </w:p>
        </w:tc>
      </w:tr>
    </w:tbl>
    <w:p w14:paraId="7AD77053" w14:textId="77777777" w:rsidR="00383C96" w:rsidRDefault="00383C96" w:rsidP="006D1652"/>
    <w:p w14:paraId="4D5E776F" w14:textId="06FC7657" w:rsidR="006D1652" w:rsidRDefault="006D1652" w:rsidP="006D1652">
      <w:pPr>
        <w:jc w:val="both"/>
        <w:rPr>
          <w:rFonts w:eastAsiaTheme="minorEastAsia"/>
        </w:rPr>
      </w:pPr>
      <w:commentRangeStart w:id="29"/>
      <w:r>
        <w:t xml:space="preserve">Denklem </w:t>
      </w:r>
      <w:r w:rsidR="003F19BE">
        <w:t>6</w:t>
      </w:r>
      <w:r>
        <w:t>’</w:t>
      </w:r>
      <w:r w:rsidR="003F19BE">
        <w:t>nı</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29"/>
      <w:r w:rsidR="00E97EDA">
        <w:rPr>
          <w:rStyle w:val="CommentReference"/>
        </w:rPr>
        <w:commentReference w:id="2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0E873C67" w:rsidR="00EB01C1" w:rsidRDefault="00EB01C1" w:rsidP="00C724EF">
            <w:pPr>
              <w:jc w:val="center"/>
            </w:pPr>
            <w:r>
              <w:t>(</w:t>
            </w:r>
            <w:r w:rsidR="003F19BE">
              <w:t>8</w:t>
            </w:r>
            <w:r>
              <w:t>)</w:t>
            </w:r>
          </w:p>
        </w:tc>
      </w:tr>
    </w:tbl>
    <w:p w14:paraId="47DDAFCF" w14:textId="77777777" w:rsidR="00EB01C1" w:rsidRDefault="00EB01C1" w:rsidP="006D1652">
      <w:pPr>
        <w:jc w:val="both"/>
        <w:rPr>
          <w:rFonts w:eastAsiaTheme="minorEastAsia"/>
        </w:rPr>
      </w:pPr>
    </w:p>
    <w:p w14:paraId="57D75EF2" w14:textId="05179FD4" w:rsidR="000719FB" w:rsidRDefault="000719FB" w:rsidP="000719FB">
      <w:pPr>
        <w:jc w:val="both"/>
      </w:pPr>
      <w:commentRangeStart w:id="30"/>
      <w:r>
        <w:t xml:space="preserve">Dalga fonksiyonunun bir elektrona ait olduğu durumu düşünürsek, bir elektronun bulunma olasılığının zamana göre türevi bize akım yoğunluğu olasılığının uzaysal değişimini verecektir. Bu fiziksel yorum ile denklem </w:t>
      </w:r>
      <w:r w:rsidR="003F19BE">
        <w:t>7’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30"/>
      <w:r w:rsidR="00C92D4B">
        <w:rPr>
          <w:rStyle w:val="CommentReference"/>
        </w:rPr>
        <w:commentReference w:id="3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591F3C"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24B9DB31" w:rsidR="00EB01C1" w:rsidRDefault="00EB01C1" w:rsidP="00C724EF">
            <w:pPr>
              <w:jc w:val="center"/>
            </w:pPr>
            <w:r>
              <w:t>(</w:t>
            </w:r>
            <w:r w:rsidR="003F19BE">
              <w:t>9</w:t>
            </w:r>
            <w:r>
              <w:t>)</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591F3C"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F6A5603" w:rsidR="00EB01C1" w:rsidRDefault="00EB01C1" w:rsidP="00C724EF">
            <w:pPr>
              <w:jc w:val="center"/>
            </w:pPr>
            <w:r>
              <w:t>(</w:t>
            </w:r>
            <w:r w:rsidR="003F19BE">
              <w:t>10</w:t>
            </w:r>
            <w:r>
              <w:t>)</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5548AA86" w:rsidR="00C92D4B" w:rsidRDefault="003F19BE" w:rsidP="00C92D4B">
      <w:pPr>
        <w:rPr>
          <w:ins w:id="31" w:author="Sasan Razmkhah" w:date="2021-08-29T20:22:00Z"/>
        </w:rPr>
      </w:pPr>
      <w:r>
        <w:t xml:space="preserve"> </w:t>
      </w:r>
      <w:commentRangeStart w:id="32"/>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32"/>
      <w:r>
        <w:rPr>
          <w:rStyle w:val="CommentReference"/>
        </w:rPr>
        <w:commentReference w:id="32"/>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 w:author="Sasan Razmkhah" w:date="2021-08-29T20:23:00Z">
          <w:tblPr>
            <w:tblStyle w:val="TableGrid"/>
            <w:tblW w:w="0" w:type="auto"/>
            <w:tblLook w:val="04A0" w:firstRow="1" w:lastRow="0" w:firstColumn="1" w:lastColumn="0" w:noHBand="0" w:noVBand="1"/>
          </w:tblPr>
        </w:tblPrChange>
      </w:tblPr>
      <w:tblGrid>
        <w:gridCol w:w="4531"/>
        <w:gridCol w:w="4531"/>
        <w:tblGridChange w:id="34">
          <w:tblGrid>
            <w:gridCol w:w="4531"/>
            <w:gridCol w:w="4531"/>
          </w:tblGrid>
        </w:tblGridChange>
      </w:tblGrid>
      <w:tr w:rsidR="00D35EFE" w14:paraId="74EDCACA" w14:textId="77777777" w:rsidTr="00EB01C1">
        <w:trPr>
          <w:trHeight w:val="602"/>
          <w:ins w:id="35" w:author="Sasan Razmkhah" w:date="2021-08-29T20:22:00Z"/>
        </w:trPr>
        <w:tc>
          <w:tcPr>
            <w:tcW w:w="4531" w:type="dxa"/>
            <w:shd w:val="clear" w:color="auto" w:fill="auto"/>
            <w:tcPrChange w:id="36" w:author="Sasan Razmkhah" w:date="2021-08-29T20:23:00Z">
              <w:tcPr>
                <w:tcW w:w="4531" w:type="dxa"/>
              </w:tcPr>
            </w:tcPrChange>
          </w:tcPr>
          <w:p w14:paraId="779A1043" w14:textId="0BAAC749" w:rsidR="00D35EFE" w:rsidRPr="00984344" w:rsidRDefault="00D35EFE" w:rsidP="00C92D4B">
            <w:pPr>
              <w:rPr>
                <w:ins w:id="37" w:author="Sasan Razmkhah" w:date="2021-08-29T20:22:00Z"/>
              </w:rPr>
            </w:pPr>
            <m:oMathPara>
              <m:oMath>
                <m:r>
                  <w:ins w:id="38" w:author="Sasan Razmkhah" w:date="2021-08-29T20:22:00Z">
                    <w:rPr>
                      <w:rFonts w:ascii="Cambria Math" w:hAnsi="Cambria Math"/>
                    </w:rPr>
                    <m:t>m</m:t>
                  </w:ins>
                </m:r>
                <m:f>
                  <m:fPr>
                    <m:ctrlPr>
                      <w:rPr>
                        <w:rFonts w:ascii="Cambria Math" w:hAnsi="Cambria Math"/>
                        <w:i/>
                      </w:rPr>
                    </m:ctrlPr>
                  </m:fPr>
                  <m:num>
                    <m:r>
                      <w:ins w:id="39" w:author="Sasan Razmkhah" w:date="2021-08-29T20:22:00Z">
                        <w:rPr>
                          <w:rFonts w:ascii="Cambria Math" w:hAnsi="Cambria Math"/>
                        </w:rPr>
                        <m:t>d</m:t>
                      </w:ins>
                    </m:r>
                    <m:r>
                      <w:ins w:id="40" w:author="Sasan Razmkhah" w:date="2021-08-29T20:22:00Z">
                        <m:rPr>
                          <m:sty m:val="bi"/>
                        </m:rPr>
                        <w:rPr>
                          <w:rFonts w:ascii="Cambria Math" w:hAnsi="Cambria Math"/>
                        </w:rPr>
                        <m:t>v</m:t>
                      </w:ins>
                    </m:r>
                  </m:num>
                  <m:den>
                    <m:r>
                      <w:ins w:id="41" w:author="Sasan Razmkhah" w:date="2021-08-29T20:22:00Z">
                        <w:rPr>
                          <w:rFonts w:ascii="Cambria Math" w:hAnsi="Cambria Math"/>
                        </w:rPr>
                        <m:t>dt</m:t>
                      </w:ins>
                    </m:r>
                  </m:den>
                </m:f>
                <m:r>
                  <w:ins w:id="42" w:author="Sasan Razmkhah" w:date="2021-08-29T20:22:00Z">
                    <w:rPr>
                      <w:rFonts w:ascii="Cambria Math" w:eastAsiaTheme="minorEastAsia" w:hAnsi="Cambria Math"/>
                    </w:rPr>
                    <m:t>=q(</m:t>
                  </w:ins>
                </m:r>
                <m:r>
                  <w:ins w:id="43" w:author="Sasan Razmkhah" w:date="2021-08-29T20:22:00Z">
                    <m:rPr>
                      <m:sty m:val="bi"/>
                    </m:rPr>
                    <w:rPr>
                      <w:rFonts w:ascii="Cambria Math" w:eastAsiaTheme="minorEastAsia" w:hAnsi="Cambria Math"/>
                    </w:rPr>
                    <m:t>E</m:t>
                  </w:ins>
                </m:r>
                <m:r>
                  <w:ins w:id="44" w:author="Sasan Razmkhah" w:date="2021-08-29T20:22:00Z">
                    <w:rPr>
                      <w:rFonts w:ascii="Cambria Math" w:eastAsiaTheme="minorEastAsia" w:hAnsi="Cambria Math"/>
                    </w:rPr>
                    <m:t>+(</m:t>
                  </w:ins>
                </m:r>
                <m:r>
                  <w:ins w:id="45" w:author="Sasan Razmkhah" w:date="2021-08-29T20:22:00Z">
                    <m:rPr>
                      <m:sty m:val="bi"/>
                    </m:rPr>
                    <w:rPr>
                      <w:rFonts w:ascii="Cambria Math" w:eastAsiaTheme="minorEastAsia" w:hAnsi="Cambria Math"/>
                    </w:rPr>
                    <m:t>v</m:t>
                  </w:ins>
                </m:r>
                <m:r>
                  <w:ins w:id="46" w:author="Sasan Razmkhah" w:date="2021-08-29T20:22:00Z">
                    <w:rPr>
                      <w:rFonts w:ascii="Cambria Math" w:eastAsiaTheme="minorEastAsia" w:hAnsi="Cambria Math"/>
                    </w:rPr>
                    <m:t xml:space="preserve"> x </m:t>
                  </w:ins>
                </m:r>
                <m:r>
                  <w:ins w:id="47" w:author="Sasan Razmkhah" w:date="2021-08-29T20:22:00Z">
                    <m:rPr>
                      <m:sty m:val="bi"/>
                    </m:rPr>
                    <w:rPr>
                      <w:rFonts w:ascii="Cambria Math" w:eastAsiaTheme="minorEastAsia" w:hAnsi="Cambria Math"/>
                    </w:rPr>
                    <m:t>B</m:t>
                  </w:ins>
                </m:r>
                <m:r>
                  <w:ins w:id="48" w:author="Sasan Razmkhah" w:date="2021-08-29T20:22:00Z">
                    <w:rPr>
                      <w:rFonts w:ascii="Cambria Math" w:eastAsiaTheme="minorEastAsia" w:hAnsi="Cambria Math"/>
                    </w:rPr>
                    <m:t>))</m:t>
                  </w:ins>
                </m:r>
              </m:oMath>
            </m:oMathPara>
          </w:p>
        </w:tc>
        <w:tc>
          <w:tcPr>
            <w:tcW w:w="4531" w:type="dxa"/>
            <w:shd w:val="clear" w:color="auto" w:fill="auto"/>
            <w:vAlign w:val="center"/>
            <w:tcPrChange w:id="49" w:author="Sasan Razmkhah" w:date="2021-08-29T20:23:00Z">
              <w:tcPr>
                <w:tcW w:w="4531" w:type="dxa"/>
              </w:tcPr>
            </w:tcPrChange>
          </w:tcPr>
          <w:p w14:paraId="6C6EE255" w14:textId="7C5E842E" w:rsidR="00D35EFE" w:rsidRDefault="00D35EFE">
            <w:pPr>
              <w:jc w:val="center"/>
              <w:rPr>
                <w:ins w:id="50" w:author="Sasan Razmkhah" w:date="2021-08-29T20:22:00Z"/>
              </w:rPr>
              <w:pPrChange w:id="51" w:author="Sasan Razmkhah" w:date="2021-08-29T20:23:00Z">
                <w:pPr/>
              </w:pPrChange>
            </w:pPr>
            <w:ins w:id="52" w:author="Sasan Razmkhah" w:date="2021-08-29T20:22:00Z">
              <w:r>
                <w:t>(</w:t>
              </w:r>
            </w:ins>
            <w:r w:rsidR="00BD662C">
              <w:t>11</w:t>
            </w:r>
            <w:ins w:id="53" w:author="Sasan Razmkhah" w:date="2021-08-29T20:22:00Z">
              <w:r>
                <w:t>)</w:t>
              </w:r>
            </w:ins>
          </w:p>
        </w:tc>
      </w:tr>
    </w:tbl>
    <w:p w14:paraId="34194E5B" w14:textId="4086DF17" w:rsidR="00F33C2A" w:rsidRDefault="00F33C2A" w:rsidP="009D3773">
      <w:del w:id="54"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55" w:author="Sasan Razmkhah" w:date="2021-08-29T20:24:00Z"/>
        </w:rPr>
      </w:pPr>
      <w:commentRangeStart w:id="56"/>
    </w:p>
    <w:p w14:paraId="2F2385AB" w14:textId="277940B5"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BD662C">
        <w:t>2</w:t>
      </w:r>
      <w:r w:rsidR="00EB01C1">
        <w:t>, denklem 1</w:t>
      </w:r>
      <w:r w:rsidR="00BD662C">
        <w:t>3</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56"/>
      <w:r w:rsidR="00215C44">
        <w:rPr>
          <w:rStyle w:val="CommentReference"/>
        </w:rPr>
        <w:commentReference w:id="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 w:author="Sasan Razmkhah" w:date="2021-08-29T20:23:00Z">
          <w:tblPr>
            <w:tblStyle w:val="TableGrid"/>
            <w:tblW w:w="0" w:type="auto"/>
            <w:tblLook w:val="04A0" w:firstRow="1" w:lastRow="0" w:firstColumn="1" w:lastColumn="0" w:noHBand="0" w:noVBand="1"/>
          </w:tblPr>
        </w:tblPrChange>
      </w:tblPr>
      <w:tblGrid>
        <w:gridCol w:w="4531"/>
        <w:gridCol w:w="4531"/>
        <w:tblGridChange w:id="58">
          <w:tblGrid>
            <w:gridCol w:w="4531"/>
            <w:gridCol w:w="4531"/>
          </w:tblGrid>
        </w:tblGridChange>
      </w:tblGrid>
      <w:tr w:rsidR="00EB01C1" w14:paraId="28CFD497" w14:textId="77777777" w:rsidTr="00EB01C1">
        <w:trPr>
          <w:trHeight w:val="651"/>
          <w:ins w:id="59" w:author="Sasan Razmkhah" w:date="2021-08-29T20:22:00Z"/>
        </w:trPr>
        <w:tc>
          <w:tcPr>
            <w:tcW w:w="4531" w:type="dxa"/>
            <w:shd w:val="clear" w:color="auto" w:fill="auto"/>
            <w:vAlign w:val="center"/>
            <w:tcPrChange w:id="60" w:author="Sasan Razmkhah" w:date="2021-08-29T20:23:00Z">
              <w:tcPr>
                <w:tcW w:w="4531" w:type="dxa"/>
              </w:tcPr>
            </w:tcPrChange>
          </w:tcPr>
          <w:p w14:paraId="7BF86579" w14:textId="13056407" w:rsidR="00EB01C1" w:rsidRPr="00EB01C1" w:rsidRDefault="00EB01C1" w:rsidP="00EB01C1">
            <w:pPr>
              <w:keepNext/>
              <w:jc w:val="center"/>
              <w:rPr>
                <w:ins w:id="61" w:author="Sasan Razmkhah" w:date="2021-08-29T20:22:00Z"/>
                <w:rFonts w:eastAsiaTheme="minorEastAsia"/>
                <w:b/>
              </w:rPr>
            </w:pPr>
            <m:oMathPara>
              <m:oMath>
                <m:r>
                  <m:rPr>
                    <m:sty m:val="bi"/>
                  </m:rPr>
                  <w:rPr>
                    <w:rFonts w:ascii="Cambria Math" w:hAnsi="Cambria Math"/>
                  </w:rPr>
                  <w:lastRenderedPageBreak/>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62" w:author="Sasan Razmkhah" w:date="2021-08-29T20:23:00Z">
              <w:tcPr>
                <w:tcW w:w="4531" w:type="dxa"/>
              </w:tcPr>
            </w:tcPrChange>
          </w:tcPr>
          <w:p w14:paraId="0359D869" w14:textId="425A68E2" w:rsidR="00EB01C1" w:rsidRDefault="00EB01C1">
            <w:pPr>
              <w:jc w:val="center"/>
              <w:rPr>
                <w:ins w:id="63" w:author="Sasan Razmkhah" w:date="2021-08-29T20:22:00Z"/>
              </w:rPr>
              <w:pPrChange w:id="64" w:author="Sasan Razmkhah" w:date="2021-08-29T20:23:00Z">
                <w:pPr/>
              </w:pPrChange>
            </w:pPr>
            <w:ins w:id="65" w:author="Sasan Razmkhah" w:date="2021-08-29T20:22:00Z">
              <w:r>
                <w:t>(</w:t>
              </w:r>
            </w:ins>
            <w:r>
              <w:t>1</w:t>
            </w:r>
            <w:r w:rsidR="00BD662C">
              <w:t>2</w:t>
            </w:r>
            <w:ins w:id="66"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7" w:author="Sasan Razmkhah" w:date="2021-08-29T20:23:00Z">
          <w:tblPr>
            <w:tblStyle w:val="TableGrid"/>
            <w:tblW w:w="0" w:type="auto"/>
            <w:tblLook w:val="04A0" w:firstRow="1" w:lastRow="0" w:firstColumn="1" w:lastColumn="0" w:noHBand="0" w:noVBand="1"/>
          </w:tblPr>
        </w:tblPrChange>
      </w:tblPr>
      <w:tblGrid>
        <w:gridCol w:w="4531"/>
        <w:gridCol w:w="4531"/>
        <w:tblGridChange w:id="68">
          <w:tblGrid>
            <w:gridCol w:w="4531"/>
            <w:gridCol w:w="4531"/>
          </w:tblGrid>
        </w:tblGridChange>
      </w:tblGrid>
      <w:tr w:rsidR="00EB01C1" w14:paraId="2101A9C8" w14:textId="77777777" w:rsidTr="00C724EF">
        <w:trPr>
          <w:trHeight w:val="651"/>
          <w:ins w:id="69" w:author="Sasan Razmkhah" w:date="2021-08-29T20:22:00Z"/>
        </w:trPr>
        <w:tc>
          <w:tcPr>
            <w:tcW w:w="4531" w:type="dxa"/>
            <w:shd w:val="clear" w:color="auto" w:fill="auto"/>
            <w:vAlign w:val="center"/>
            <w:tcPrChange w:id="70" w:author="Sasan Razmkhah" w:date="2021-08-29T20:23:00Z">
              <w:tcPr>
                <w:tcW w:w="4531" w:type="dxa"/>
              </w:tcPr>
            </w:tcPrChange>
          </w:tcPr>
          <w:p w14:paraId="6EC32211" w14:textId="67A60836" w:rsidR="00EB01C1" w:rsidRPr="00EB01C1" w:rsidRDefault="00EB01C1" w:rsidP="00EB01C1">
            <w:pPr>
              <w:keepNext/>
              <w:rPr>
                <w:ins w:id="71"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72" w:author="Sasan Razmkhah" w:date="2021-08-29T20:23:00Z">
              <w:tcPr>
                <w:tcW w:w="4531" w:type="dxa"/>
              </w:tcPr>
            </w:tcPrChange>
          </w:tcPr>
          <w:p w14:paraId="4EFED36C" w14:textId="58A442E8" w:rsidR="00EB01C1" w:rsidRDefault="00EB01C1">
            <w:pPr>
              <w:jc w:val="center"/>
              <w:rPr>
                <w:ins w:id="73" w:author="Sasan Razmkhah" w:date="2021-08-29T20:22:00Z"/>
              </w:rPr>
              <w:pPrChange w:id="74" w:author="Sasan Razmkhah" w:date="2021-08-29T20:23:00Z">
                <w:pPr/>
              </w:pPrChange>
            </w:pPr>
            <w:ins w:id="75" w:author="Sasan Razmkhah" w:date="2021-08-29T20:22:00Z">
              <w:r>
                <w:t>(</w:t>
              </w:r>
            </w:ins>
            <w:r>
              <w:t>1</w:t>
            </w:r>
            <w:r w:rsidR="00BD662C">
              <w:t>3</w:t>
            </w:r>
            <w:ins w:id="76"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 w:author="Sasan Razmkhah" w:date="2021-08-29T20:23:00Z">
          <w:tblPr>
            <w:tblStyle w:val="TableGrid"/>
            <w:tblW w:w="0" w:type="auto"/>
            <w:tblLook w:val="04A0" w:firstRow="1" w:lastRow="0" w:firstColumn="1" w:lastColumn="0" w:noHBand="0" w:noVBand="1"/>
          </w:tblPr>
        </w:tblPrChange>
      </w:tblPr>
      <w:tblGrid>
        <w:gridCol w:w="4531"/>
        <w:gridCol w:w="4531"/>
        <w:tblGridChange w:id="78">
          <w:tblGrid>
            <w:gridCol w:w="4531"/>
            <w:gridCol w:w="4531"/>
          </w:tblGrid>
        </w:tblGridChange>
      </w:tblGrid>
      <w:tr w:rsidR="00EB01C1" w14:paraId="21F1012B" w14:textId="77777777" w:rsidTr="00C724EF">
        <w:trPr>
          <w:trHeight w:val="651"/>
          <w:ins w:id="79" w:author="Sasan Razmkhah" w:date="2021-08-29T20:22:00Z"/>
        </w:trPr>
        <w:tc>
          <w:tcPr>
            <w:tcW w:w="4531" w:type="dxa"/>
            <w:shd w:val="clear" w:color="auto" w:fill="auto"/>
            <w:vAlign w:val="center"/>
            <w:tcPrChange w:id="80" w:author="Sasan Razmkhah" w:date="2021-08-29T20:23:00Z">
              <w:tcPr>
                <w:tcW w:w="4531" w:type="dxa"/>
              </w:tcPr>
            </w:tcPrChange>
          </w:tcPr>
          <w:p w14:paraId="50467B41" w14:textId="5928ACED" w:rsidR="00EB01C1" w:rsidRPr="00EB01C1" w:rsidRDefault="00591F3C" w:rsidP="00C724EF">
            <w:pPr>
              <w:keepNext/>
              <w:rPr>
                <w:ins w:id="81"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2" w:author="Sasan Razmkhah" w:date="2021-08-29T20:23:00Z">
              <w:tcPr>
                <w:tcW w:w="4531" w:type="dxa"/>
              </w:tcPr>
            </w:tcPrChange>
          </w:tcPr>
          <w:p w14:paraId="3AF346D4" w14:textId="26CAF3A8" w:rsidR="00EB01C1" w:rsidRDefault="00EB01C1">
            <w:pPr>
              <w:jc w:val="center"/>
              <w:rPr>
                <w:ins w:id="83" w:author="Sasan Razmkhah" w:date="2021-08-29T20:22:00Z"/>
              </w:rPr>
              <w:pPrChange w:id="84" w:author="Sasan Razmkhah" w:date="2021-08-29T20:23:00Z">
                <w:pPr/>
              </w:pPrChange>
            </w:pPr>
            <w:ins w:id="85" w:author="Sasan Razmkhah" w:date="2021-08-29T20:22:00Z">
              <w:r>
                <w:t>(</w:t>
              </w:r>
            </w:ins>
            <w:r>
              <w:t>1</w:t>
            </w:r>
            <w:r w:rsidR="00BD662C">
              <w:t>4</w:t>
            </w:r>
            <w:ins w:id="86" w:author="Sasan Razmkhah" w:date="2021-08-29T20:22:00Z">
              <w:r>
                <w:t>)</w:t>
              </w:r>
            </w:ins>
          </w:p>
        </w:tc>
      </w:tr>
    </w:tbl>
    <w:p w14:paraId="110C1B1C" w14:textId="77777777" w:rsidR="00EB01C1" w:rsidRDefault="00EB01C1" w:rsidP="009D3773"/>
    <w:p w14:paraId="712B87D3" w14:textId="4C128F3D" w:rsidR="00D766F5" w:rsidRDefault="00EB01C1" w:rsidP="00D766F5">
      <w:pPr>
        <w:jc w:val="both"/>
      </w:pPr>
      <w:r>
        <w:t xml:space="preserve"> </w:t>
      </w:r>
      <w:r w:rsidR="009D3773">
        <w:t>Denklem 1</w:t>
      </w:r>
      <w:r w:rsidR="00BD662C">
        <w:t>4</w:t>
      </w:r>
      <w:r>
        <w:t>,</w:t>
      </w:r>
      <w:r w:rsidR="009D3773">
        <w:t xml:space="preserve"> denklem </w:t>
      </w:r>
      <w:r w:rsidR="00BD662C">
        <w:t>11</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87"/>
      <w:r w:rsidR="00D766F5">
        <w:t xml:space="preserve">Bu yüzden eşitliğin sağ tarafındaki parantezi potansiyel enerji olarak adlandırmakta herhangi bir sakınca yoktur. </w:t>
      </w:r>
      <w:commentRangeEnd w:id="87"/>
      <w:r w:rsidR="007B5264">
        <w:rPr>
          <w:rStyle w:val="CommentReference"/>
        </w:rPr>
        <w:commentReference w:id="87"/>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8" w:author="Sasan Razmkhah" w:date="2021-08-29T20:23:00Z">
          <w:tblPr>
            <w:tblStyle w:val="TableGrid"/>
            <w:tblW w:w="0" w:type="auto"/>
            <w:tblLook w:val="04A0" w:firstRow="1" w:lastRow="0" w:firstColumn="1" w:lastColumn="0" w:noHBand="0" w:noVBand="1"/>
          </w:tblPr>
        </w:tblPrChange>
      </w:tblPr>
      <w:tblGrid>
        <w:gridCol w:w="4531"/>
        <w:gridCol w:w="4531"/>
        <w:tblGridChange w:id="89">
          <w:tblGrid>
            <w:gridCol w:w="4531"/>
            <w:gridCol w:w="4531"/>
          </w:tblGrid>
        </w:tblGridChange>
      </w:tblGrid>
      <w:tr w:rsidR="00EB01C1" w14:paraId="4A12B608" w14:textId="77777777" w:rsidTr="00C724EF">
        <w:trPr>
          <w:trHeight w:val="651"/>
          <w:ins w:id="90" w:author="Sasan Razmkhah" w:date="2021-08-29T20:22:00Z"/>
        </w:trPr>
        <w:tc>
          <w:tcPr>
            <w:tcW w:w="4531" w:type="dxa"/>
            <w:shd w:val="clear" w:color="auto" w:fill="auto"/>
            <w:vAlign w:val="center"/>
            <w:tcPrChange w:id="91" w:author="Sasan Razmkhah" w:date="2021-08-29T20:23:00Z">
              <w:tcPr>
                <w:tcW w:w="4531" w:type="dxa"/>
              </w:tcPr>
            </w:tcPrChange>
          </w:tcPr>
          <w:p w14:paraId="137E0DAE" w14:textId="2C458AF9" w:rsidR="00EB01C1" w:rsidRPr="00EB01C1" w:rsidRDefault="00EB01C1" w:rsidP="00C724EF">
            <w:pPr>
              <w:keepNext/>
              <w:rPr>
                <w:ins w:id="9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3" w:author="Sasan Razmkhah" w:date="2021-08-29T20:23:00Z">
              <w:tcPr>
                <w:tcW w:w="4531" w:type="dxa"/>
              </w:tcPr>
            </w:tcPrChange>
          </w:tcPr>
          <w:p w14:paraId="65DF7EDC" w14:textId="54BB207B" w:rsidR="00EB01C1" w:rsidRDefault="00EB01C1">
            <w:pPr>
              <w:jc w:val="center"/>
              <w:rPr>
                <w:ins w:id="94" w:author="Sasan Razmkhah" w:date="2021-08-29T20:22:00Z"/>
              </w:rPr>
              <w:pPrChange w:id="95" w:author="Sasan Razmkhah" w:date="2021-08-29T20:23:00Z">
                <w:pPr/>
              </w:pPrChange>
            </w:pPr>
            <w:ins w:id="96" w:author="Sasan Razmkhah" w:date="2021-08-29T20:22:00Z">
              <w:r>
                <w:t>(</w:t>
              </w:r>
            </w:ins>
            <w:r>
              <w:t>1</w:t>
            </w:r>
            <w:r w:rsidR="00BD662C">
              <w:t>5</w:t>
            </w:r>
            <w:ins w:id="97" w:author="Sasan Razmkhah" w:date="2021-08-29T20:22:00Z">
              <w:r>
                <w:t>)</w:t>
              </w:r>
            </w:ins>
          </w:p>
        </w:tc>
      </w:tr>
    </w:tbl>
    <w:p w14:paraId="653A9549" w14:textId="77777777" w:rsidR="00EB01C1" w:rsidRDefault="00EB01C1" w:rsidP="00D766F5">
      <w:pPr>
        <w:jc w:val="both"/>
      </w:pPr>
    </w:p>
    <w:p w14:paraId="47B4BE36" w14:textId="12A86951" w:rsidR="00EB01C1" w:rsidRDefault="003F0D66" w:rsidP="00D766F5">
      <w:pPr>
        <w:jc w:val="both"/>
      </w:pPr>
      <w:r>
        <w:t>Denklem 1</w:t>
      </w:r>
      <w:r w:rsidR="00BD662C">
        <w:t>5</w:t>
      </w:r>
      <w:r>
        <w:t>’</w:t>
      </w:r>
      <w:r w:rsidR="00BD662C">
        <w:t>i</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8" w:author="Sasan Razmkhah" w:date="2021-08-29T20:23:00Z">
          <w:tblPr>
            <w:tblStyle w:val="TableGrid"/>
            <w:tblW w:w="0" w:type="auto"/>
            <w:tblLook w:val="04A0" w:firstRow="1" w:lastRow="0" w:firstColumn="1" w:lastColumn="0" w:noHBand="0" w:noVBand="1"/>
          </w:tblPr>
        </w:tblPrChange>
      </w:tblPr>
      <w:tblGrid>
        <w:gridCol w:w="4531"/>
        <w:gridCol w:w="4531"/>
        <w:tblGridChange w:id="99">
          <w:tblGrid>
            <w:gridCol w:w="4531"/>
            <w:gridCol w:w="4531"/>
          </w:tblGrid>
        </w:tblGridChange>
      </w:tblGrid>
      <w:tr w:rsidR="00EB01C1" w14:paraId="3271CD22" w14:textId="77777777" w:rsidTr="00C724EF">
        <w:trPr>
          <w:trHeight w:val="651"/>
          <w:ins w:id="100" w:author="Sasan Razmkhah" w:date="2021-08-29T20:22:00Z"/>
        </w:trPr>
        <w:tc>
          <w:tcPr>
            <w:tcW w:w="4531" w:type="dxa"/>
            <w:shd w:val="clear" w:color="auto" w:fill="auto"/>
            <w:vAlign w:val="center"/>
            <w:tcPrChange w:id="101" w:author="Sasan Razmkhah" w:date="2021-08-29T20:23:00Z">
              <w:tcPr>
                <w:tcW w:w="4531" w:type="dxa"/>
              </w:tcPr>
            </w:tcPrChange>
          </w:tcPr>
          <w:p w14:paraId="55B5D849" w14:textId="0B36B645" w:rsidR="00EB01C1" w:rsidRPr="00EB01C1" w:rsidRDefault="00EB01C1" w:rsidP="00C724EF">
            <w:pPr>
              <w:keepNext/>
              <w:rPr>
                <w:ins w:id="10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03" w:author="Sasan Razmkhah" w:date="2021-08-29T20:23:00Z">
              <w:tcPr>
                <w:tcW w:w="4531" w:type="dxa"/>
              </w:tcPr>
            </w:tcPrChange>
          </w:tcPr>
          <w:p w14:paraId="3C375983" w14:textId="78987D7B" w:rsidR="00EB01C1" w:rsidRDefault="00EB01C1">
            <w:pPr>
              <w:jc w:val="center"/>
              <w:rPr>
                <w:ins w:id="104" w:author="Sasan Razmkhah" w:date="2021-08-29T20:22:00Z"/>
              </w:rPr>
              <w:pPrChange w:id="105" w:author="Sasan Razmkhah" w:date="2021-08-29T20:23:00Z">
                <w:pPr/>
              </w:pPrChange>
            </w:pPr>
            <w:ins w:id="106" w:author="Sasan Razmkhah" w:date="2021-08-29T20:22:00Z">
              <w:r>
                <w:t>(</w:t>
              </w:r>
            </w:ins>
            <w:r>
              <w:t>1</w:t>
            </w:r>
            <w:r w:rsidR="00BD662C">
              <w:t>6</w:t>
            </w:r>
            <w:ins w:id="107" w:author="Sasan Razmkhah" w:date="2021-08-29T20:22:00Z">
              <w:r>
                <w:t>)</w:t>
              </w:r>
            </w:ins>
          </w:p>
        </w:tc>
      </w:tr>
    </w:tbl>
    <w:p w14:paraId="0A115350" w14:textId="77777777" w:rsidR="00EB01C1" w:rsidRDefault="00EB01C1" w:rsidP="00D766F5">
      <w:pPr>
        <w:jc w:val="both"/>
      </w:pPr>
    </w:p>
    <w:p w14:paraId="0CC8F25F" w14:textId="57948217" w:rsidR="003F0D66" w:rsidRDefault="003F0D66" w:rsidP="003F0D66">
      <w:pPr>
        <w:jc w:val="both"/>
      </w:pPr>
      <w:r>
        <w:t>Denklem 1</w:t>
      </w:r>
      <w:r w:rsidR="00BD662C">
        <w:t>6</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denklem 2, denklem 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8" w:author="Sasan Razmkhah" w:date="2021-08-29T20:23:00Z">
          <w:tblPr>
            <w:tblStyle w:val="TableGrid"/>
            <w:tblW w:w="0" w:type="auto"/>
            <w:tblLook w:val="04A0" w:firstRow="1" w:lastRow="0" w:firstColumn="1" w:lastColumn="0" w:noHBand="0" w:noVBand="1"/>
          </w:tblPr>
        </w:tblPrChange>
      </w:tblPr>
      <w:tblGrid>
        <w:gridCol w:w="4531"/>
        <w:gridCol w:w="4531"/>
        <w:tblGridChange w:id="109">
          <w:tblGrid>
            <w:gridCol w:w="4531"/>
            <w:gridCol w:w="4531"/>
          </w:tblGrid>
        </w:tblGridChange>
      </w:tblGrid>
      <w:tr w:rsidR="002F46E1" w14:paraId="70987B6F" w14:textId="77777777" w:rsidTr="00C724EF">
        <w:trPr>
          <w:trHeight w:val="651"/>
          <w:ins w:id="110" w:author="Sasan Razmkhah" w:date="2021-08-29T20:22:00Z"/>
        </w:trPr>
        <w:tc>
          <w:tcPr>
            <w:tcW w:w="4531" w:type="dxa"/>
            <w:shd w:val="clear" w:color="auto" w:fill="auto"/>
            <w:vAlign w:val="center"/>
            <w:tcPrChange w:id="111" w:author="Sasan Razmkhah" w:date="2021-08-29T20:23:00Z">
              <w:tcPr>
                <w:tcW w:w="4531" w:type="dxa"/>
              </w:tcPr>
            </w:tcPrChange>
          </w:tcPr>
          <w:p w14:paraId="640C687C" w14:textId="3CB67E2C" w:rsidR="002F46E1" w:rsidRPr="00EB01C1" w:rsidRDefault="00591F3C" w:rsidP="002F46E1">
            <w:pPr>
              <w:keepNext/>
              <w:jc w:val="both"/>
              <w:rPr>
                <w:ins w:id="112"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13" w:author="Sasan Razmkhah" w:date="2021-08-29T20:23:00Z">
              <w:tcPr>
                <w:tcW w:w="4531" w:type="dxa"/>
              </w:tcPr>
            </w:tcPrChange>
          </w:tcPr>
          <w:p w14:paraId="4B114532" w14:textId="0F318A1D" w:rsidR="002F46E1" w:rsidRDefault="002F46E1">
            <w:pPr>
              <w:jc w:val="center"/>
              <w:rPr>
                <w:ins w:id="114" w:author="Sasan Razmkhah" w:date="2021-08-29T20:22:00Z"/>
              </w:rPr>
              <w:pPrChange w:id="115" w:author="Sasan Razmkhah" w:date="2021-08-29T20:23:00Z">
                <w:pPr/>
              </w:pPrChange>
            </w:pPr>
            <w:ins w:id="116" w:author="Sasan Razmkhah" w:date="2021-08-29T20:22:00Z">
              <w:r>
                <w:t>(</w:t>
              </w:r>
            </w:ins>
            <w:r>
              <w:t>1</w:t>
            </w:r>
            <w:r w:rsidR="00BD662C">
              <w:t>7</w:t>
            </w:r>
            <w:ins w:id="117"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8" w:author="Sasan Razmkhah" w:date="2021-08-29T20:23:00Z">
          <w:tblPr>
            <w:tblStyle w:val="TableGrid"/>
            <w:tblW w:w="0" w:type="auto"/>
            <w:tblLook w:val="04A0" w:firstRow="1" w:lastRow="0" w:firstColumn="1" w:lastColumn="0" w:noHBand="0" w:noVBand="1"/>
          </w:tblPr>
        </w:tblPrChange>
      </w:tblPr>
      <w:tblGrid>
        <w:gridCol w:w="4531"/>
        <w:gridCol w:w="4531"/>
        <w:tblGridChange w:id="119">
          <w:tblGrid>
            <w:gridCol w:w="4531"/>
            <w:gridCol w:w="4531"/>
          </w:tblGrid>
        </w:tblGridChange>
      </w:tblGrid>
      <w:tr w:rsidR="002F46E1" w14:paraId="30401376" w14:textId="77777777" w:rsidTr="00C724EF">
        <w:trPr>
          <w:trHeight w:val="651"/>
          <w:ins w:id="120" w:author="Sasan Razmkhah" w:date="2021-08-29T20:22:00Z"/>
        </w:trPr>
        <w:tc>
          <w:tcPr>
            <w:tcW w:w="4531" w:type="dxa"/>
            <w:shd w:val="clear" w:color="auto" w:fill="auto"/>
            <w:vAlign w:val="center"/>
            <w:tcPrChange w:id="121" w:author="Sasan Razmkhah" w:date="2021-08-29T20:23:00Z">
              <w:tcPr>
                <w:tcW w:w="4531" w:type="dxa"/>
              </w:tcPr>
            </w:tcPrChange>
          </w:tcPr>
          <w:p w14:paraId="48205C08" w14:textId="402AA734" w:rsidR="002F46E1" w:rsidRPr="00EB01C1" w:rsidRDefault="00591F3C" w:rsidP="00C724EF">
            <w:pPr>
              <w:keepNext/>
              <w:jc w:val="both"/>
              <w:rPr>
                <w:ins w:id="122"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23" w:author="Sasan Razmkhah" w:date="2021-08-29T20:23:00Z">
              <w:tcPr>
                <w:tcW w:w="4531" w:type="dxa"/>
              </w:tcPr>
            </w:tcPrChange>
          </w:tcPr>
          <w:p w14:paraId="1C778543" w14:textId="6F2CD67E" w:rsidR="002F46E1" w:rsidRDefault="002F46E1">
            <w:pPr>
              <w:jc w:val="center"/>
              <w:rPr>
                <w:ins w:id="124" w:author="Sasan Razmkhah" w:date="2021-08-29T20:22:00Z"/>
              </w:rPr>
              <w:pPrChange w:id="125" w:author="Sasan Razmkhah" w:date="2021-08-29T20:23:00Z">
                <w:pPr/>
              </w:pPrChange>
            </w:pPr>
            <w:ins w:id="126" w:author="Sasan Razmkhah" w:date="2021-08-29T20:22:00Z">
              <w:r>
                <w:t>(</w:t>
              </w:r>
            </w:ins>
            <w:r>
              <w:t>1</w:t>
            </w:r>
            <w:r w:rsidR="00BD662C">
              <w:t>8</w:t>
            </w:r>
            <w:ins w:id="127"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 w:author="Sasan Razmkhah" w:date="2021-08-29T20:23:00Z">
          <w:tblPr>
            <w:tblStyle w:val="TableGrid"/>
            <w:tblW w:w="0" w:type="auto"/>
            <w:tblLook w:val="04A0" w:firstRow="1" w:lastRow="0" w:firstColumn="1" w:lastColumn="0" w:noHBand="0" w:noVBand="1"/>
          </w:tblPr>
        </w:tblPrChange>
      </w:tblPr>
      <w:tblGrid>
        <w:gridCol w:w="4531"/>
        <w:gridCol w:w="4531"/>
        <w:tblGridChange w:id="129">
          <w:tblGrid>
            <w:gridCol w:w="4531"/>
            <w:gridCol w:w="4531"/>
          </w:tblGrid>
        </w:tblGridChange>
      </w:tblGrid>
      <w:tr w:rsidR="002F46E1" w14:paraId="177371EA" w14:textId="77777777" w:rsidTr="00C724EF">
        <w:trPr>
          <w:trHeight w:val="651"/>
          <w:ins w:id="130" w:author="Sasan Razmkhah" w:date="2021-08-29T20:22:00Z"/>
        </w:trPr>
        <w:tc>
          <w:tcPr>
            <w:tcW w:w="4531" w:type="dxa"/>
            <w:shd w:val="clear" w:color="auto" w:fill="auto"/>
            <w:vAlign w:val="center"/>
            <w:tcPrChange w:id="131" w:author="Sasan Razmkhah" w:date="2021-08-29T20:23:00Z">
              <w:tcPr>
                <w:tcW w:w="4531" w:type="dxa"/>
              </w:tcPr>
            </w:tcPrChange>
          </w:tcPr>
          <w:p w14:paraId="6F8BF72E" w14:textId="6D5E1ECC" w:rsidR="002F46E1" w:rsidRPr="00EB01C1" w:rsidRDefault="00591F3C" w:rsidP="002F46E1">
            <w:pPr>
              <w:keepNext/>
              <w:rPr>
                <w:ins w:id="132"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33" w:author="Sasan Razmkhah" w:date="2021-08-29T20:23:00Z">
              <w:tcPr>
                <w:tcW w:w="4531" w:type="dxa"/>
              </w:tcPr>
            </w:tcPrChange>
          </w:tcPr>
          <w:p w14:paraId="679698DE" w14:textId="3C2EB04C" w:rsidR="002F46E1" w:rsidRDefault="002F46E1">
            <w:pPr>
              <w:jc w:val="center"/>
              <w:rPr>
                <w:ins w:id="134" w:author="Sasan Razmkhah" w:date="2021-08-29T20:22:00Z"/>
              </w:rPr>
              <w:pPrChange w:id="135" w:author="Sasan Razmkhah" w:date="2021-08-29T20:23:00Z">
                <w:pPr/>
              </w:pPrChange>
            </w:pPr>
            <w:ins w:id="136" w:author="Sasan Razmkhah" w:date="2021-08-29T20:22:00Z">
              <w:r>
                <w:t>(</w:t>
              </w:r>
            </w:ins>
            <w:r>
              <w:t>1</w:t>
            </w:r>
            <w:r w:rsidR="00BD662C">
              <w:t>9</w:t>
            </w:r>
            <w:ins w:id="137"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8" w:author="Sasan Razmkhah" w:date="2021-08-29T20:23:00Z">
          <w:tblPr>
            <w:tblStyle w:val="TableGrid"/>
            <w:tblW w:w="0" w:type="auto"/>
            <w:tblLook w:val="04A0" w:firstRow="1" w:lastRow="0" w:firstColumn="1" w:lastColumn="0" w:noHBand="0" w:noVBand="1"/>
          </w:tblPr>
        </w:tblPrChange>
      </w:tblPr>
      <w:tblGrid>
        <w:gridCol w:w="4531"/>
        <w:gridCol w:w="4531"/>
        <w:tblGridChange w:id="139">
          <w:tblGrid>
            <w:gridCol w:w="4531"/>
            <w:gridCol w:w="4531"/>
          </w:tblGrid>
        </w:tblGridChange>
      </w:tblGrid>
      <w:tr w:rsidR="002F46E1" w14:paraId="01150070" w14:textId="77777777" w:rsidTr="00C724EF">
        <w:trPr>
          <w:trHeight w:val="651"/>
          <w:ins w:id="140" w:author="Sasan Razmkhah" w:date="2021-08-29T20:22:00Z"/>
        </w:trPr>
        <w:tc>
          <w:tcPr>
            <w:tcW w:w="4531" w:type="dxa"/>
            <w:shd w:val="clear" w:color="auto" w:fill="auto"/>
            <w:vAlign w:val="center"/>
            <w:tcPrChange w:id="141" w:author="Sasan Razmkhah" w:date="2021-08-29T20:23:00Z">
              <w:tcPr>
                <w:tcW w:w="4531" w:type="dxa"/>
              </w:tcPr>
            </w:tcPrChange>
          </w:tcPr>
          <w:p w14:paraId="223DA2F1" w14:textId="3889A73A" w:rsidR="002F46E1" w:rsidRPr="002F46E1" w:rsidRDefault="002F46E1" w:rsidP="00C724EF">
            <w:pPr>
              <w:keepNext/>
              <w:rPr>
                <w:ins w:id="142"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43" w:author="Sasan Razmkhah" w:date="2021-08-29T20:23:00Z">
              <w:tcPr>
                <w:tcW w:w="4531" w:type="dxa"/>
              </w:tcPr>
            </w:tcPrChange>
          </w:tcPr>
          <w:p w14:paraId="31A0CE3E" w14:textId="222F4564" w:rsidR="002F46E1" w:rsidRDefault="002F46E1">
            <w:pPr>
              <w:jc w:val="center"/>
              <w:rPr>
                <w:ins w:id="144" w:author="Sasan Razmkhah" w:date="2021-08-29T20:22:00Z"/>
              </w:rPr>
              <w:pPrChange w:id="145" w:author="Sasan Razmkhah" w:date="2021-08-29T20:23:00Z">
                <w:pPr/>
              </w:pPrChange>
            </w:pPr>
            <w:ins w:id="146" w:author="Sasan Razmkhah" w:date="2021-08-29T20:22:00Z">
              <w:r>
                <w:t>(</w:t>
              </w:r>
            </w:ins>
            <w:r w:rsidR="00BD662C">
              <w:t>20</w:t>
            </w:r>
            <w:ins w:id="147" w:author="Sasan Razmkhah" w:date="2021-08-29T20:22:00Z">
              <w:r>
                <w:t>)</w:t>
              </w:r>
            </w:ins>
          </w:p>
        </w:tc>
      </w:tr>
    </w:tbl>
    <w:p w14:paraId="611FF66D" w14:textId="77777777" w:rsidR="002F46E1" w:rsidRDefault="002F46E1" w:rsidP="003F0D66">
      <w:pPr>
        <w:jc w:val="both"/>
      </w:pPr>
    </w:p>
    <w:p w14:paraId="1B2A7BFC" w14:textId="6DE2B6E7" w:rsidR="00C57944" w:rsidRDefault="00C57944" w:rsidP="00C57944">
      <w:pPr>
        <w:jc w:val="both"/>
      </w:pPr>
      <w:r>
        <w:t xml:space="preserve">Denklem </w:t>
      </w:r>
      <w:r w:rsidR="00BD662C">
        <w:t>20</w:t>
      </w:r>
      <w:r>
        <w:t xml:space="preserve"> ile Enerji ifadesini türettiğimiz elektromanyetik kuvvet etkisinde bulunan bir parçacık için Schrodinger denklemini yazmış olduk.</w:t>
      </w:r>
      <w:r w:rsidR="0051750F">
        <w:t xml:space="preserve"> Denklem </w:t>
      </w:r>
      <w:r w:rsidR="003E60D4">
        <w:t>10</w:t>
      </w:r>
      <w:r w:rsidR="0051750F">
        <w:t>’d</w:t>
      </w:r>
      <w:r w:rsidR="003E60D4">
        <w:t>a</w:t>
      </w:r>
      <w:r w:rsidR="0051750F">
        <w:t xml:space="preserve"> ifade edilen akım yoğunluğu olasılığı ifadesinden </w:t>
      </w:r>
      <w:r w:rsidR="0051750F">
        <w:lastRenderedPageBreak/>
        <w:t>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8" w:author="Sasan Razmkhah" w:date="2021-08-29T20:23:00Z">
          <w:tblPr>
            <w:tblStyle w:val="TableGrid"/>
            <w:tblW w:w="0" w:type="auto"/>
            <w:tblLook w:val="04A0" w:firstRow="1" w:lastRow="0" w:firstColumn="1" w:lastColumn="0" w:noHBand="0" w:noVBand="1"/>
          </w:tblPr>
        </w:tblPrChange>
      </w:tblPr>
      <w:tblGrid>
        <w:gridCol w:w="4531"/>
        <w:gridCol w:w="4531"/>
        <w:tblGridChange w:id="149">
          <w:tblGrid>
            <w:gridCol w:w="4531"/>
            <w:gridCol w:w="4531"/>
          </w:tblGrid>
        </w:tblGridChange>
      </w:tblGrid>
      <w:tr w:rsidR="002F46E1" w14:paraId="12A3F48A" w14:textId="77777777" w:rsidTr="00C724EF">
        <w:trPr>
          <w:trHeight w:val="651"/>
          <w:ins w:id="150" w:author="Sasan Razmkhah" w:date="2021-08-29T20:22:00Z"/>
        </w:trPr>
        <w:tc>
          <w:tcPr>
            <w:tcW w:w="4531" w:type="dxa"/>
            <w:shd w:val="clear" w:color="auto" w:fill="auto"/>
            <w:vAlign w:val="center"/>
            <w:tcPrChange w:id="151" w:author="Sasan Razmkhah" w:date="2021-08-29T20:23:00Z">
              <w:tcPr>
                <w:tcW w:w="4531" w:type="dxa"/>
              </w:tcPr>
            </w:tcPrChange>
          </w:tcPr>
          <w:p w14:paraId="727B0E71" w14:textId="6DF4F058" w:rsidR="002F46E1" w:rsidRPr="002F46E1" w:rsidRDefault="00591F3C" w:rsidP="00C724EF">
            <w:pPr>
              <w:keepNext/>
              <w:rPr>
                <w:ins w:id="15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3" w:author="Sasan Razmkhah" w:date="2021-08-29T20:23:00Z">
              <w:tcPr>
                <w:tcW w:w="4531" w:type="dxa"/>
              </w:tcPr>
            </w:tcPrChange>
          </w:tcPr>
          <w:p w14:paraId="75E5F990" w14:textId="52878DAE" w:rsidR="002F46E1" w:rsidRDefault="002F46E1">
            <w:pPr>
              <w:jc w:val="center"/>
              <w:rPr>
                <w:ins w:id="154" w:author="Sasan Razmkhah" w:date="2021-08-29T20:22:00Z"/>
              </w:rPr>
              <w:pPrChange w:id="155" w:author="Sasan Razmkhah" w:date="2021-08-29T20:23:00Z">
                <w:pPr/>
              </w:pPrChange>
            </w:pPr>
            <w:ins w:id="156" w:author="Sasan Razmkhah" w:date="2021-08-29T20:22:00Z">
              <w:r>
                <w:t>(</w:t>
              </w:r>
            </w:ins>
            <w:r w:rsidR="003E60D4">
              <w:t>21</w:t>
            </w:r>
            <w:ins w:id="157" w:author="Sasan Razmkhah" w:date="2021-08-29T20:22:00Z">
              <w:r>
                <w:t>)</w:t>
              </w:r>
            </w:ins>
          </w:p>
        </w:tc>
      </w:tr>
    </w:tbl>
    <w:p w14:paraId="5869EB77" w14:textId="77777777" w:rsidR="002F46E1" w:rsidRDefault="002F46E1" w:rsidP="00C57944">
      <w:pPr>
        <w:jc w:val="both"/>
      </w:pPr>
    </w:p>
    <w:p w14:paraId="6CA5AB5B" w14:textId="621159D6" w:rsidR="00802FF5" w:rsidRDefault="00802FF5" w:rsidP="00802FF5">
      <w:pPr>
        <w:jc w:val="both"/>
      </w:pPr>
      <w:r>
        <w:t xml:space="preserve">Denklem </w:t>
      </w:r>
      <w:r w:rsidR="003E60D4">
        <w:t>21</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8" w:author="Sasan Razmkhah" w:date="2021-08-29T20:23:00Z">
          <w:tblPr>
            <w:tblStyle w:val="TableGrid"/>
            <w:tblW w:w="0" w:type="auto"/>
            <w:tblLook w:val="04A0" w:firstRow="1" w:lastRow="0" w:firstColumn="1" w:lastColumn="0" w:noHBand="0" w:noVBand="1"/>
          </w:tblPr>
        </w:tblPrChange>
      </w:tblPr>
      <w:tblGrid>
        <w:gridCol w:w="4531"/>
        <w:gridCol w:w="4531"/>
        <w:tblGridChange w:id="159">
          <w:tblGrid>
            <w:gridCol w:w="4531"/>
            <w:gridCol w:w="4531"/>
          </w:tblGrid>
        </w:tblGridChange>
      </w:tblGrid>
      <w:tr w:rsidR="002F46E1" w14:paraId="43E34E5E" w14:textId="77777777" w:rsidTr="00C724EF">
        <w:trPr>
          <w:trHeight w:val="651"/>
          <w:ins w:id="160" w:author="Sasan Razmkhah" w:date="2021-08-29T20:22:00Z"/>
        </w:trPr>
        <w:tc>
          <w:tcPr>
            <w:tcW w:w="4531" w:type="dxa"/>
            <w:shd w:val="clear" w:color="auto" w:fill="auto"/>
            <w:vAlign w:val="center"/>
            <w:tcPrChange w:id="161" w:author="Sasan Razmkhah" w:date="2021-08-29T20:23:00Z">
              <w:tcPr>
                <w:tcW w:w="4531" w:type="dxa"/>
              </w:tcPr>
            </w:tcPrChange>
          </w:tcPr>
          <w:p w14:paraId="249DD321" w14:textId="24703759" w:rsidR="002F46E1" w:rsidRPr="002F46E1" w:rsidRDefault="00591F3C" w:rsidP="00C724EF">
            <w:pPr>
              <w:keepNext/>
              <w:rPr>
                <w:ins w:id="16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3" w:author="Sasan Razmkhah" w:date="2021-08-29T20:23:00Z">
              <w:tcPr>
                <w:tcW w:w="4531" w:type="dxa"/>
              </w:tcPr>
            </w:tcPrChange>
          </w:tcPr>
          <w:p w14:paraId="55B961A1" w14:textId="5AEC82D3" w:rsidR="002F46E1" w:rsidRDefault="002F46E1">
            <w:pPr>
              <w:jc w:val="center"/>
              <w:rPr>
                <w:ins w:id="164" w:author="Sasan Razmkhah" w:date="2021-08-29T20:22:00Z"/>
              </w:rPr>
              <w:pPrChange w:id="165" w:author="Sasan Razmkhah" w:date="2021-08-29T20:23:00Z">
                <w:pPr/>
              </w:pPrChange>
            </w:pPr>
            <w:ins w:id="166" w:author="Sasan Razmkhah" w:date="2021-08-29T20:22:00Z">
              <w:r>
                <w:t>(</w:t>
              </w:r>
            </w:ins>
            <w:r>
              <w:t>2</w:t>
            </w:r>
            <w:r w:rsidR="003E60D4">
              <w:t>2</w:t>
            </w:r>
            <w:ins w:id="167"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68"/>
      <w:r>
        <w:t xml:space="preserve"> </w:t>
      </w:r>
      <w:r w:rsidR="00802FF5">
        <w:t>Süperiletken için dalga fonksiyonu ifadesi yerine çözüm önerisinde bulunarak akım yoğunluğu ifadesini süperiletken için özelleştirebiliriz:</w:t>
      </w:r>
      <w:commentRangeEnd w:id="168"/>
      <w:r w:rsidR="00215C44">
        <w:rPr>
          <w:rStyle w:val="CommentReference"/>
        </w:rPr>
        <w:commentReference w:id="1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9" w:author="Sasan Razmkhah" w:date="2021-08-29T20:23:00Z">
          <w:tblPr>
            <w:tblStyle w:val="TableGrid"/>
            <w:tblW w:w="0" w:type="auto"/>
            <w:tblLook w:val="04A0" w:firstRow="1" w:lastRow="0" w:firstColumn="1" w:lastColumn="0" w:noHBand="0" w:noVBand="1"/>
          </w:tblPr>
        </w:tblPrChange>
      </w:tblPr>
      <w:tblGrid>
        <w:gridCol w:w="4531"/>
        <w:gridCol w:w="4531"/>
        <w:tblGridChange w:id="170">
          <w:tblGrid>
            <w:gridCol w:w="4531"/>
            <w:gridCol w:w="4531"/>
          </w:tblGrid>
        </w:tblGridChange>
      </w:tblGrid>
      <w:tr w:rsidR="002F46E1" w14:paraId="11BA2BB1" w14:textId="77777777" w:rsidTr="00C724EF">
        <w:trPr>
          <w:trHeight w:val="651"/>
          <w:ins w:id="171" w:author="Sasan Razmkhah" w:date="2021-08-29T20:22:00Z"/>
        </w:trPr>
        <w:tc>
          <w:tcPr>
            <w:tcW w:w="4531" w:type="dxa"/>
            <w:shd w:val="clear" w:color="auto" w:fill="auto"/>
            <w:vAlign w:val="center"/>
            <w:tcPrChange w:id="172" w:author="Sasan Razmkhah" w:date="2021-08-29T20:23:00Z">
              <w:tcPr>
                <w:tcW w:w="4531" w:type="dxa"/>
              </w:tcPr>
            </w:tcPrChange>
          </w:tcPr>
          <w:p w14:paraId="4F0FD050" w14:textId="335403C1" w:rsidR="002F46E1" w:rsidRPr="002F46E1" w:rsidRDefault="002F46E1" w:rsidP="002F46E1">
            <w:pPr>
              <w:keepNext/>
              <w:jc w:val="both"/>
              <w:rPr>
                <w:ins w:id="173"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74" w:author="Sasan Razmkhah" w:date="2021-08-29T20:23:00Z">
              <w:tcPr>
                <w:tcW w:w="4531" w:type="dxa"/>
              </w:tcPr>
            </w:tcPrChange>
          </w:tcPr>
          <w:p w14:paraId="2CB75EBC" w14:textId="14BD1B2D" w:rsidR="002F46E1" w:rsidRDefault="002F46E1">
            <w:pPr>
              <w:jc w:val="center"/>
              <w:rPr>
                <w:ins w:id="175" w:author="Sasan Razmkhah" w:date="2021-08-29T20:22:00Z"/>
              </w:rPr>
              <w:pPrChange w:id="176" w:author="Sasan Razmkhah" w:date="2021-08-29T20:23:00Z">
                <w:pPr/>
              </w:pPrChange>
            </w:pPr>
            <w:ins w:id="177" w:author="Sasan Razmkhah" w:date="2021-08-29T20:22:00Z">
              <w:r>
                <w:t>(</w:t>
              </w:r>
            </w:ins>
            <w:r>
              <w:t>2</w:t>
            </w:r>
            <w:r w:rsidR="003E60D4">
              <w:t>3</w:t>
            </w:r>
            <w:ins w:id="178"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9" w:author="Sasan Razmkhah" w:date="2021-08-29T20:23:00Z">
          <w:tblPr>
            <w:tblStyle w:val="TableGrid"/>
            <w:tblW w:w="0" w:type="auto"/>
            <w:tblLook w:val="04A0" w:firstRow="1" w:lastRow="0" w:firstColumn="1" w:lastColumn="0" w:noHBand="0" w:noVBand="1"/>
          </w:tblPr>
        </w:tblPrChange>
      </w:tblPr>
      <w:tblGrid>
        <w:gridCol w:w="4531"/>
        <w:gridCol w:w="4531"/>
        <w:tblGridChange w:id="180">
          <w:tblGrid>
            <w:gridCol w:w="4531"/>
            <w:gridCol w:w="4531"/>
          </w:tblGrid>
        </w:tblGridChange>
      </w:tblGrid>
      <w:tr w:rsidR="002F46E1" w14:paraId="6820CCD0" w14:textId="77777777" w:rsidTr="00C724EF">
        <w:trPr>
          <w:trHeight w:val="651"/>
          <w:ins w:id="181" w:author="Sasan Razmkhah" w:date="2021-08-29T20:22:00Z"/>
        </w:trPr>
        <w:tc>
          <w:tcPr>
            <w:tcW w:w="4531" w:type="dxa"/>
            <w:shd w:val="clear" w:color="auto" w:fill="auto"/>
            <w:vAlign w:val="center"/>
            <w:tcPrChange w:id="182" w:author="Sasan Razmkhah" w:date="2021-08-29T20:23:00Z">
              <w:tcPr>
                <w:tcW w:w="4531" w:type="dxa"/>
              </w:tcPr>
            </w:tcPrChange>
          </w:tcPr>
          <w:p w14:paraId="33F67971" w14:textId="3F857BCA" w:rsidR="002F46E1" w:rsidRPr="002F46E1" w:rsidRDefault="00591F3C" w:rsidP="008345AA">
            <w:pPr>
              <w:keepNext/>
              <w:rPr>
                <w:ins w:id="18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84" w:author="Sasan Razmkhah" w:date="2021-08-29T20:23:00Z">
              <w:tcPr>
                <w:tcW w:w="4531" w:type="dxa"/>
              </w:tcPr>
            </w:tcPrChange>
          </w:tcPr>
          <w:p w14:paraId="119DA71D" w14:textId="616B2DCB" w:rsidR="002F46E1" w:rsidRDefault="002F46E1">
            <w:pPr>
              <w:jc w:val="center"/>
              <w:rPr>
                <w:ins w:id="185" w:author="Sasan Razmkhah" w:date="2021-08-29T20:22:00Z"/>
              </w:rPr>
              <w:pPrChange w:id="186" w:author="Sasan Razmkhah" w:date="2021-08-29T20:23:00Z">
                <w:pPr/>
              </w:pPrChange>
            </w:pPr>
            <w:ins w:id="187" w:author="Sasan Razmkhah" w:date="2021-08-29T20:22:00Z">
              <w:r>
                <w:t>(</w:t>
              </w:r>
            </w:ins>
            <w:r>
              <w:t>2</w:t>
            </w:r>
            <w:r w:rsidR="003E60D4">
              <w:t>4</w:t>
            </w:r>
            <w:ins w:id="188"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89" w:author="Sasan Razmkhah" w:date="2021-08-29T20:28:00Z">
        <w:r w:rsidDel="002C7A63">
          <w:delText>Junction</w:delText>
        </w:r>
      </w:del>
      <w:ins w:id="190"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lastRenderedPageBreak/>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6DCFFB68" w:rsidR="001A62CC" w:rsidRDefault="001A62CC" w:rsidP="006E1147">
      <w:pPr>
        <w:pStyle w:val="Caption"/>
        <w:jc w:val="center"/>
      </w:pPr>
      <w:r>
        <w:t xml:space="preserve">Şekil </w:t>
      </w:r>
      <w:fldSimple w:instr=" SEQ Şekil \* ARABIC ">
        <w:r w:rsidR="00C31258">
          <w:rPr>
            <w:noProof/>
          </w:rPr>
          <w:t>1</w:t>
        </w:r>
      </w:fldSimple>
      <w:r>
        <w:t xml:space="preserve"> </w:t>
      </w:r>
      <w:r w:rsidRPr="00DB23B8">
        <w:t xml:space="preserve">Josephson Eklemi, Ψ(r) sol ve sağ süperiletken için dalga </w:t>
      </w:r>
      <w:commentRangeStart w:id="191"/>
      <w:r w:rsidRPr="00DB23B8">
        <w:t>fonksiyonlarını temsil etmektedir.</w:t>
      </w:r>
      <w:commentRangeEnd w:id="191"/>
      <w:r w:rsidR="00C31258">
        <w:rPr>
          <w:rStyle w:val="CommentReference"/>
          <w:i w:val="0"/>
          <w:iCs w:val="0"/>
          <w:color w:val="auto"/>
        </w:rPr>
        <w:commentReference w:id="191"/>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2" w:author="Sasan Razmkhah" w:date="2021-08-29T20:23:00Z">
          <w:tblPr>
            <w:tblStyle w:val="TableGrid"/>
            <w:tblW w:w="0" w:type="auto"/>
            <w:tblLook w:val="04A0" w:firstRow="1" w:lastRow="0" w:firstColumn="1" w:lastColumn="0" w:noHBand="0" w:noVBand="1"/>
          </w:tblPr>
        </w:tblPrChange>
      </w:tblPr>
      <w:tblGrid>
        <w:gridCol w:w="4531"/>
        <w:gridCol w:w="4531"/>
        <w:tblGridChange w:id="193">
          <w:tblGrid>
            <w:gridCol w:w="4531"/>
            <w:gridCol w:w="4531"/>
          </w:tblGrid>
        </w:tblGridChange>
      </w:tblGrid>
      <w:tr w:rsidR="001A62CC" w14:paraId="76494C9F" w14:textId="77777777" w:rsidTr="00B96991">
        <w:trPr>
          <w:trHeight w:val="651"/>
          <w:ins w:id="194" w:author="Sasan Razmkhah" w:date="2021-08-29T20:22:00Z"/>
        </w:trPr>
        <w:tc>
          <w:tcPr>
            <w:tcW w:w="4531" w:type="dxa"/>
            <w:shd w:val="clear" w:color="auto" w:fill="auto"/>
            <w:vAlign w:val="center"/>
            <w:tcPrChange w:id="195" w:author="Sasan Razmkhah" w:date="2021-08-29T20:23:00Z">
              <w:tcPr>
                <w:tcW w:w="4531" w:type="dxa"/>
              </w:tcPr>
            </w:tcPrChange>
          </w:tcPr>
          <w:p w14:paraId="513A417E" w14:textId="4A4A0793" w:rsidR="001A62CC" w:rsidRPr="001A62CC" w:rsidRDefault="00591F3C" w:rsidP="00B96991">
            <w:pPr>
              <w:keepNext/>
              <w:rPr>
                <w:ins w:id="196"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97" w:author="Sasan Razmkhah" w:date="2021-08-29T20:23:00Z">
              <w:tcPr>
                <w:tcW w:w="4531" w:type="dxa"/>
              </w:tcPr>
            </w:tcPrChange>
          </w:tcPr>
          <w:p w14:paraId="42EF6D85" w14:textId="167F2B29" w:rsidR="001A62CC" w:rsidRDefault="001A62CC">
            <w:pPr>
              <w:jc w:val="center"/>
              <w:rPr>
                <w:ins w:id="198" w:author="Sasan Razmkhah" w:date="2021-08-29T20:22:00Z"/>
              </w:rPr>
              <w:pPrChange w:id="199" w:author="Sasan Razmkhah" w:date="2021-08-29T20:23:00Z">
                <w:pPr/>
              </w:pPrChange>
            </w:pPr>
            <w:ins w:id="200" w:author="Sasan Razmkhah" w:date="2021-08-29T20:22:00Z">
              <w:r>
                <w:t>(</w:t>
              </w:r>
            </w:ins>
            <w:r>
              <w:t>2</w:t>
            </w:r>
            <w:r w:rsidR="004F0D37">
              <w:t>5</w:t>
            </w:r>
            <w:ins w:id="201"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2" w:author="Sasan Razmkhah" w:date="2021-08-29T20:23:00Z">
          <w:tblPr>
            <w:tblStyle w:val="TableGrid"/>
            <w:tblW w:w="0" w:type="auto"/>
            <w:tblLook w:val="04A0" w:firstRow="1" w:lastRow="0" w:firstColumn="1" w:lastColumn="0" w:noHBand="0" w:noVBand="1"/>
          </w:tblPr>
        </w:tblPrChange>
      </w:tblPr>
      <w:tblGrid>
        <w:gridCol w:w="4531"/>
        <w:gridCol w:w="4531"/>
        <w:tblGridChange w:id="203">
          <w:tblGrid>
            <w:gridCol w:w="4531"/>
            <w:gridCol w:w="4531"/>
          </w:tblGrid>
        </w:tblGridChange>
      </w:tblGrid>
      <w:tr w:rsidR="001A62CC" w14:paraId="5495FA28" w14:textId="77777777" w:rsidTr="00B96991">
        <w:trPr>
          <w:trHeight w:val="651"/>
          <w:ins w:id="204" w:author="Sasan Razmkhah" w:date="2021-08-29T20:22:00Z"/>
        </w:trPr>
        <w:tc>
          <w:tcPr>
            <w:tcW w:w="4531" w:type="dxa"/>
            <w:shd w:val="clear" w:color="auto" w:fill="auto"/>
            <w:vAlign w:val="center"/>
            <w:tcPrChange w:id="205" w:author="Sasan Razmkhah" w:date="2021-08-29T20:23:00Z">
              <w:tcPr>
                <w:tcW w:w="4531" w:type="dxa"/>
              </w:tcPr>
            </w:tcPrChange>
          </w:tcPr>
          <w:p w14:paraId="6C4146F8" w14:textId="599183CD" w:rsidR="001A62CC" w:rsidRPr="001A62CC" w:rsidRDefault="00591F3C" w:rsidP="00B96991">
            <w:pPr>
              <w:keepNext/>
              <w:rPr>
                <w:ins w:id="206"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07" w:author="Sasan Razmkhah" w:date="2021-08-29T20:23:00Z">
              <w:tcPr>
                <w:tcW w:w="4531" w:type="dxa"/>
              </w:tcPr>
            </w:tcPrChange>
          </w:tcPr>
          <w:p w14:paraId="1F4C7E4C" w14:textId="5D8D1557" w:rsidR="001A62CC" w:rsidRDefault="001A62CC">
            <w:pPr>
              <w:jc w:val="center"/>
              <w:rPr>
                <w:ins w:id="208" w:author="Sasan Razmkhah" w:date="2021-08-29T20:22:00Z"/>
              </w:rPr>
              <w:pPrChange w:id="209" w:author="Sasan Razmkhah" w:date="2021-08-29T20:23:00Z">
                <w:pPr/>
              </w:pPrChange>
            </w:pPr>
            <w:ins w:id="210" w:author="Sasan Razmkhah" w:date="2021-08-29T20:22:00Z">
              <w:r>
                <w:t>(</w:t>
              </w:r>
            </w:ins>
            <w:r>
              <w:t>2</w:t>
            </w:r>
            <w:r w:rsidR="004F0D37">
              <w:t>6</w:t>
            </w:r>
            <w:ins w:id="211"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2" w:author="Sasan Razmkhah" w:date="2021-08-29T20:23:00Z">
          <w:tblPr>
            <w:tblStyle w:val="TableGrid"/>
            <w:tblW w:w="0" w:type="auto"/>
            <w:tblLook w:val="04A0" w:firstRow="1" w:lastRow="0" w:firstColumn="1" w:lastColumn="0" w:noHBand="0" w:noVBand="1"/>
          </w:tblPr>
        </w:tblPrChange>
      </w:tblPr>
      <w:tblGrid>
        <w:gridCol w:w="4531"/>
        <w:gridCol w:w="4531"/>
        <w:tblGridChange w:id="213">
          <w:tblGrid>
            <w:gridCol w:w="4531"/>
            <w:gridCol w:w="4531"/>
          </w:tblGrid>
        </w:tblGridChange>
      </w:tblGrid>
      <w:tr w:rsidR="00B96991" w14:paraId="05652CA1" w14:textId="77777777" w:rsidTr="00B96991">
        <w:trPr>
          <w:trHeight w:val="651"/>
          <w:ins w:id="214" w:author="Sasan Razmkhah" w:date="2021-08-29T20:22:00Z"/>
        </w:trPr>
        <w:tc>
          <w:tcPr>
            <w:tcW w:w="4531" w:type="dxa"/>
            <w:shd w:val="clear" w:color="auto" w:fill="auto"/>
            <w:vAlign w:val="center"/>
            <w:tcPrChange w:id="215" w:author="Sasan Razmkhah" w:date="2021-08-29T20:23:00Z">
              <w:tcPr>
                <w:tcW w:w="4531" w:type="dxa"/>
              </w:tcPr>
            </w:tcPrChange>
          </w:tcPr>
          <w:p w14:paraId="182E6C53" w14:textId="280B7142" w:rsidR="00B96991" w:rsidRPr="001A62CC" w:rsidRDefault="00591F3C" w:rsidP="00B96991">
            <w:pPr>
              <w:keepNext/>
              <w:rPr>
                <w:ins w:id="216"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17" w:author="Sasan Razmkhah" w:date="2021-08-29T20:23:00Z">
              <w:tcPr>
                <w:tcW w:w="4531" w:type="dxa"/>
              </w:tcPr>
            </w:tcPrChange>
          </w:tcPr>
          <w:p w14:paraId="47FE6493" w14:textId="12FC5566" w:rsidR="00B96991" w:rsidRDefault="00B96991">
            <w:pPr>
              <w:jc w:val="center"/>
              <w:rPr>
                <w:ins w:id="218" w:author="Sasan Razmkhah" w:date="2021-08-29T20:22:00Z"/>
              </w:rPr>
              <w:pPrChange w:id="219" w:author="Sasan Razmkhah" w:date="2021-08-29T20:23:00Z">
                <w:pPr/>
              </w:pPrChange>
            </w:pPr>
            <w:ins w:id="220" w:author="Sasan Razmkhah" w:date="2021-08-29T20:22:00Z">
              <w:r>
                <w:t>(</w:t>
              </w:r>
            </w:ins>
            <w:r>
              <w:t>2</w:t>
            </w:r>
            <w:r w:rsidR="004F0D37">
              <w:t>7</w:t>
            </w:r>
            <w:ins w:id="221"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2" w:author="Sasan Razmkhah" w:date="2021-08-29T20:23:00Z">
          <w:tblPr>
            <w:tblStyle w:val="TableGrid"/>
            <w:tblW w:w="0" w:type="auto"/>
            <w:tblLook w:val="04A0" w:firstRow="1" w:lastRow="0" w:firstColumn="1" w:lastColumn="0" w:noHBand="0" w:noVBand="1"/>
          </w:tblPr>
        </w:tblPrChange>
      </w:tblPr>
      <w:tblGrid>
        <w:gridCol w:w="4531"/>
        <w:gridCol w:w="4531"/>
        <w:tblGridChange w:id="223">
          <w:tblGrid>
            <w:gridCol w:w="4531"/>
            <w:gridCol w:w="4531"/>
          </w:tblGrid>
        </w:tblGridChange>
      </w:tblGrid>
      <w:tr w:rsidR="00B96991" w14:paraId="20EF0121" w14:textId="77777777" w:rsidTr="00B96991">
        <w:trPr>
          <w:trHeight w:val="651"/>
          <w:ins w:id="224" w:author="Sasan Razmkhah" w:date="2021-08-29T20:22:00Z"/>
        </w:trPr>
        <w:tc>
          <w:tcPr>
            <w:tcW w:w="4531" w:type="dxa"/>
            <w:shd w:val="clear" w:color="auto" w:fill="auto"/>
            <w:vAlign w:val="center"/>
            <w:tcPrChange w:id="225" w:author="Sasan Razmkhah" w:date="2021-08-29T20:23:00Z">
              <w:tcPr>
                <w:tcW w:w="4531" w:type="dxa"/>
              </w:tcPr>
            </w:tcPrChange>
          </w:tcPr>
          <w:p w14:paraId="6D4790A5" w14:textId="7A29F6F6" w:rsidR="00B96991" w:rsidRPr="001A62CC" w:rsidRDefault="00591F3C" w:rsidP="00B96991">
            <w:pPr>
              <w:keepNext/>
              <w:rPr>
                <w:ins w:id="226"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27" w:author="Sasan Razmkhah" w:date="2021-08-29T20:23:00Z">
              <w:tcPr>
                <w:tcW w:w="4531" w:type="dxa"/>
              </w:tcPr>
            </w:tcPrChange>
          </w:tcPr>
          <w:p w14:paraId="6D84F66F" w14:textId="3B14AAC0" w:rsidR="00B96991" w:rsidRDefault="00B96991">
            <w:pPr>
              <w:jc w:val="center"/>
              <w:rPr>
                <w:ins w:id="228" w:author="Sasan Razmkhah" w:date="2021-08-29T20:22:00Z"/>
              </w:rPr>
              <w:pPrChange w:id="229" w:author="Sasan Razmkhah" w:date="2021-08-29T20:23:00Z">
                <w:pPr/>
              </w:pPrChange>
            </w:pPr>
            <w:ins w:id="230" w:author="Sasan Razmkhah" w:date="2021-08-29T20:22:00Z">
              <w:r>
                <w:t>(</w:t>
              </w:r>
            </w:ins>
            <w:r>
              <w:t>2</w:t>
            </w:r>
            <w:r w:rsidR="004F0D37">
              <w:t>8</w:t>
            </w:r>
            <w:ins w:id="231"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32"/>
      <w:r w:rsidR="008C1EC4">
        <w:t>bra ket notasyonu</w:t>
      </w:r>
      <w:commentRangeEnd w:id="232"/>
      <w:r w:rsidR="008C1EC4">
        <w:rPr>
          <w:rStyle w:val="CommentReference"/>
        </w:rPr>
        <w:commentReference w:id="232"/>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3" w:author="Sasan Razmkhah" w:date="2021-08-29T20:23:00Z">
          <w:tblPr>
            <w:tblStyle w:val="TableGrid"/>
            <w:tblW w:w="0" w:type="auto"/>
            <w:tblLook w:val="04A0" w:firstRow="1" w:lastRow="0" w:firstColumn="1" w:lastColumn="0" w:noHBand="0" w:noVBand="1"/>
          </w:tblPr>
        </w:tblPrChange>
      </w:tblPr>
      <w:tblGrid>
        <w:gridCol w:w="4531"/>
        <w:gridCol w:w="4531"/>
        <w:tblGridChange w:id="234">
          <w:tblGrid>
            <w:gridCol w:w="4531"/>
            <w:gridCol w:w="4531"/>
          </w:tblGrid>
        </w:tblGridChange>
      </w:tblGrid>
      <w:tr w:rsidR="00B96991" w14:paraId="2EA700A0" w14:textId="77777777" w:rsidTr="00B96991">
        <w:trPr>
          <w:trHeight w:val="651"/>
          <w:ins w:id="235" w:author="Sasan Razmkhah" w:date="2021-08-29T20:22:00Z"/>
        </w:trPr>
        <w:tc>
          <w:tcPr>
            <w:tcW w:w="4531" w:type="dxa"/>
            <w:shd w:val="clear" w:color="auto" w:fill="auto"/>
            <w:vAlign w:val="center"/>
            <w:tcPrChange w:id="236" w:author="Sasan Razmkhah" w:date="2021-08-29T20:23:00Z">
              <w:tcPr>
                <w:tcW w:w="4531" w:type="dxa"/>
              </w:tcPr>
            </w:tcPrChange>
          </w:tcPr>
          <w:p w14:paraId="5A037403" w14:textId="3BE4E45D" w:rsidR="00B96991" w:rsidRPr="008C1EC4" w:rsidRDefault="00B96991" w:rsidP="008C1EC4">
            <w:pPr>
              <w:keepNext/>
              <w:rPr>
                <w:ins w:id="237" w:author="Sasan Razmkhah" w:date="2021-08-29T20:22:00Z"/>
                <w:rFonts w:eastAsiaTheme="minorEastAsia"/>
              </w:rPr>
            </w:pPr>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38" w:author="Sasan Razmkhah" w:date="2021-08-29T20:23:00Z">
              <w:tcPr>
                <w:tcW w:w="4531" w:type="dxa"/>
              </w:tcPr>
            </w:tcPrChange>
          </w:tcPr>
          <w:p w14:paraId="51867799" w14:textId="1F41CA6E" w:rsidR="00B96991" w:rsidRDefault="00B96991">
            <w:pPr>
              <w:jc w:val="center"/>
              <w:rPr>
                <w:ins w:id="239" w:author="Sasan Razmkhah" w:date="2021-08-29T20:22:00Z"/>
              </w:rPr>
              <w:pPrChange w:id="240" w:author="Sasan Razmkhah" w:date="2021-08-29T20:23:00Z">
                <w:pPr/>
              </w:pPrChange>
            </w:pPr>
            <w:ins w:id="241" w:author="Sasan Razmkhah" w:date="2021-08-29T20:22:00Z">
              <w:r>
                <w:t>(</w:t>
              </w:r>
            </w:ins>
            <w:r>
              <w:t>2</w:t>
            </w:r>
            <w:r w:rsidR="004F0D37">
              <w:t>9</w:t>
            </w:r>
            <w:ins w:id="242"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3" w:author="Sasan Razmkhah" w:date="2021-08-29T20:23:00Z">
          <w:tblPr>
            <w:tblStyle w:val="TableGrid"/>
            <w:tblW w:w="0" w:type="auto"/>
            <w:tblLook w:val="04A0" w:firstRow="1" w:lastRow="0" w:firstColumn="1" w:lastColumn="0" w:noHBand="0" w:noVBand="1"/>
          </w:tblPr>
        </w:tblPrChange>
      </w:tblPr>
      <w:tblGrid>
        <w:gridCol w:w="4531"/>
        <w:gridCol w:w="4531"/>
        <w:tblGridChange w:id="244">
          <w:tblGrid>
            <w:gridCol w:w="4531"/>
            <w:gridCol w:w="4531"/>
          </w:tblGrid>
        </w:tblGridChange>
      </w:tblGrid>
      <w:tr w:rsidR="008C1EC4" w14:paraId="05C6A561" w14:textId="77777777" w:rsidTr="00042EDC">
        <w:trPr>
          <w:trHeight w:val="651"/>
          <w:ins w:id="245" w:author="Sasan Razmkhah" w:date="2021-08-29T20:22:00Z"/>
        </w:trPr>
        <w:tc>
          <w:tcPr>
            <w:tcW w:w="4531" w:type="dxa"/>
            <w:shd w:val="clear" w:color="auto" w:fill="auto"/>
            <w:vAlign w:val="center"/>
            <w:tcPrChange w:id="246" w:author="Sasan Razmkhah" w:date="2021-08-29T20:23:00Z">
              <w:tcPr>
                <w:tcW w:w="4531" w:type="dxa"/>
              </w:tcPr>
            </w:tcPrChange>
          </w:tcPr>
          <w:p w14:paraId="393B7588" w14:textId="637A8A17" w:rsidR="008C1EC4" w:rsidRPr="008C1EC4" w:rsidRDefault="008C1EC4" w:rsidP="008C1EC4">
            <w:pPr>
              <w:keepNext/>
              <w:rPr>
                <w:ins w:id="247"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48" w:author="Sasan Razmkhah" w:date="2021-08-29T20:23:00Z">
              <w:tcPr>
                <w:tcW w:w="4531" w:type="dxa"/>
              </w:tcPr>
            </w:tcPrChange>
          </w:tcPr>
          <w:p w14:paraId="3918C191" w14:textId="6EAC2008" w:rsidR="008C1EC4" w:rsidRDefault="008C1EC4">
            <w:pPr>
              <w:jc w:val="center"/>
              <w:rPr>
                <w:ins w:id="249" w:author="Sasan Razmkhah" w:date="2021-08-29T20:22:00Z"/>
              </w:rPr>
              <w:pPrChange w:id="250" w:author="Sasan Razmkhah" w:date="2021-08-29T20:23:00Z">
                <w:pPr/>
              </w:pPrChange>
            </w:pPr>
            <w:ins w:id="251" w:author="Sasan Razmkhah" w:date="2021-08-29T20:22:00Z">
              <w:r>
                <w:t>(</w:t>
              </w:r>
            </w:ins>
            <w:r w:rsidR="004F0D37">
              <w:t>30</w:t>
            </w:r>
            <w:ins w:id="252"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53"/>
      <w:r w:rsidR="00995645">
        <w:t>Hamiltonian</w:t>
      </w:r>
      <w:commentRangeEnd w:id="253"/>
      <w:r w:rsidR="006E1147">
        <w:rPr>
          <w:rStyle w:val="CommentReference"/>
        </w:rPr>
        <w:commentReference w:id="253"/>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4" w:author="Sasan Razmkhah" w:date="2021-08-29T20:23:00Z">
          <w:tblPr>
            <w:tblStyle w:val="TableGrid"/>
            <w:tblW w:w="0" w:type="auto"/>
            <w:tblLook w:val="04A0" w:firstRow="1" w:lastRow="0" w:firstColumn="1" w:lastColumn="0" w:noHBand="0" w:noVBand="1"/>
          </w:tblPr>
        </w:tblPrChange>
      </w:tblPr>
      <w:tblGrid>
        <w:gridCol w:w="4531"/>
        <w:gridCol w:w="4531"/>
        <w:tblGridChange w:id="255">
          <w:tblGrid>
            <w:gridCol w:w="4531"/>
            <w:gridCol w:w="4531"/>
          </w:tblGrid>
        </w:tblGridChange>
      </w:tblGrid>
      <w:tr w:rsidR="00995645" w14:paraId="5F247D55" w14:textId="77777777" w:rsidTr="00042EDC">
        <w:trPr>
          <w:trHeight w:val="651"/>
          <w:ins w:id="256" w:author="Sasan Razmkhah" w:date="2021-08-29T20:22:00Z"/>
        </w:trPr>
        <w:tc>
          <w:tcPr>
            <w:tcW w:w="4531" w:type="dxa"/>
            <w:shd w:val="clear" w:color="auto" w:fill="auto"/>
            <w:vAlign w:val="center"/>
            <w:tcPrChange w:id="257" w:author="Sasan Razmkhah" w:date="2021-08-29T20:23:00Z">
              <w:tcPr>
                <w:tcW w:w="4531" w:type="dxa"/>
              </w:tcPr>
            </w:tcPrChange>
          </w:tcPr>
          <w:p w14:paraId="189C9357" w14:textId="34E19679" w:rsidR="00995645" w:rsidRPr="008C1EC4" w:rsidRDefault="00591F3C" w:rsidP="006E1147">
            <w:pPr>
              <w:keepNext/>
              <w:rPr>
                <w:ins w:id="258"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59" w:author="Sasan Razmkhah" w:date="2021-08-29T20:23:00Z">
              <w:tcPr>
                <w:tcW w:w="4531" w:type="dxa"/>
              </w:tcPr>
            </w:tcPrChange>
          </w:tcPr>
          <w:p w14:paraId="49CD2C2C" w14:textId="12F51807" w:rsidR="00995645" w:rsidRDefault="00995645">
            <w:pPr>
              <w:jc w:val="center"/>
              <w:rPr>
                <w:ins w:id="260" w:author="Sasan Razmkhah" w:date="2021-08-29T20:22:00Z"/>
              </w:rPr>
              <w:pPrChange w:id="261" w:author="Sasan Razmkhah" w:date="2021-08-29T20:23:00Z">
                <w:pPr/>
              </w:pPrChange>
            </w:pPr>
            <w:ins w:id="262" w:author="Sasan Razmkhah" w:date="2021-08-29T20:22:00Z">
              <w:r>
                <w:t>(</w:t>
              </w:r>
            </w:ins>
            <w:r w:rsidR="004F0D37">
              <w:t>31</w:t>
            </w:r>
            <w:ins w:id="263"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4" w:author="Sasan Razmkhah" w:date="2021-08-29T20:23:00Z">
          <w:tblPr>
            <w:tblStyle w:val="TableGrid"/>
            <w:tblW w:w="0" w:type="auto"/>
            <w:tblLook w:val="04A0" w:firstRow="1" w:lastRow="0" w:firstColumn="1" w:lastColumn="0" w:noHBand="0" w:noVBand="1"/>
          </w:tblPr>
        </w:tblPrChange>
      </w:tblPr>
      <w:tblGrid>
        <w:gridCol w:w="4531"/>
        <w:gridCol w:w="4531"/>
        <w:tblGridChange w:id="265">
          <w:tblGrid>
            <w:gridCol w:w="4531"/>
            <w:gridCol w:w="4531"/>
          </w:tblGrid>
        </w:tblGridChange>
      </w:tblGrid>
      <w:tr w:rsidR="006E1147" w14:paraId="7CBD56E4" w14:textId="77777777" w:rsidTr="00042EDC">
        <w:trPr>
          <w:trHeight w:val="651"/>
          <w:ins w:id="266" w:author="Sasan Razmkhah" w:date="2021-08-29T20:22:00Z"/>
        </w:trPr>
        <w:tc>
          <w:tcPr>
            <w:tcW w:w="4531" w:type="dxa"/>
            <w:shd w:val="clear" w:color="auto" w:fill="auto"/>
            <w:vAlign w:val="center"/>
            <w:tcPrChange w:id="267" w:author="Sasan Razmkhah" w:date="2021-08-29T20:23:00Z">
              <w:tcPr>
                <w:tcW w:w="4531" w:type="dxa"/>
              </w:tcPr>
            </w:tcPrChange>
          </w:tcPr>
          <w:p w14:paraId="4A3E819A" w14:textId="0913ED86" w:rsidR="006E1147" w:rsidRPr="008C1EC4" w:rsidRDefault="00591F3C" w:rsidP="006E1147">
            <w:pPr>
              <w:keepNext/>
              <w:rPr>
                <w:ins w:id="268"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69" w:author="Sasan Razmkhah" w:date="2021-08-29T20:23:00Z">
              <w:tcPr>
                <w:tcW w:w="4531" w:type="dxa"/>
              </w:tcPr>
            </w:tcPrChange>
          </w:tcPr>
          <w:p w14:paraId="5AFED1A4" w14:textId="569CEDED" w:rsidR="006E1147" w:rsidRDefault="006E1147">
            <w:pPr>
              <w:jc w:val="center"/>
              <w:rPr>
                <w:ins w:id="270" w:author="Sasan Razmkhah" w:date="2021-08-29T20:22:00Z"/>
              </w:rPr>
              <w:pPrChange w:id="271" w:author="Sasan Razmkhah" w:date="2021-08-29T20:23:00Z">
                <w:pPr/>
              </w:pPrChange>
            </w:pPr>
            <w:ins w:id="272" w:author="Sasan Razmkhah" w:date="2021-08-29T20:22:00Z">
              <w:r>
                <w:t>(</w:t>
              </w:r>
            </w:ins>
            <w:r w:rsidR="004F0D37">
              <w:t>32</w:t>
            </w:r>
            <w:ins w:id="273"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4" w:author="Sasan Razmkhah" w:date="2021-08-29T20:23:00Z">
          <w:tblPr>
            <w:tblStyle w:val="TableGrid"/>
            <w:tblW w:w="0" w:type="auto"/>
            <w:tblLook w:val="04A0" w:firstRow="1" w:lastRow="0" w:firstColumn="1" w:lastColumn="0" w:noHBand="0" w:noVBand="1"/>
          </w:tblPr>
        </w:tblPrChange>
      </w:tblPr>
      <w:tblGrid>
        <w:gridCol w:w="4531"/>
        <w:gridCol w:w="4531"/>
        <w:tblGridChange w:id="275">
          <w:tblGrid>
            <w:gridCol w:w="4531"/>
            <w:gridCol w:w="4531"/>
          </w:tblGrid>
        </w:tblGridChange>
      </w:tblGrid>
      <w:tr w:rsidR="004F0D37" w14:paraId="694DC678" w14:textId="77777777" w:rsidTr="00591F3C">
        <w:trPr>
          <w:trHeight w:val="651"/>
          <w:ins w:id="276" w:author="Sasan Razmkhah" w:date="2021-08-29T20:22:00Z"/>
        </w:trPr>
        <w:tc>
          <w:tcPr>
            <w:tcW w:w="4531" w:type="dxa"/>
            <w:shd w:val="clear" w:color="auto" w:fill="auto"/>
            <w:vAlign w:val="center"/>
            <w:tcPrChange w:id="277" w:author="Sasan Razmkhah" w:date="2021-08-29T20:23:00Z">
              <w:tcPr>
                <w:tcW w:w="4531" w:type="dxa"/>
              </w:tcPr>
            </w:tcPrChange>
          </w:tcPr>
          <w:p w14:paraId="37CDC85E" w14:textId="7E0FE447" w:rsidR="004F0D37" w:rsidRPr="008C1EC4" w:rsidRDefault="00591F3C" w:rsidP="00591F3C">
            <w:pPr>
              <w:keepNext/>
              <w:rPr>
                <w:ins w:id="278"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79" w:author="Sasan Razmkhah" w:date="2021-08-29T20:23:00Z">
              <w:tcPr>
                <w:tcW w:w="4531" w:type="dxa"/>
              </w:tcPr>
            </w:tcPrChange>
          </w:tcPr>
          <w:p w14:paraId="6C8C9C1C" w14:textId="26F31C5D" w:rsidR="004F0D37" w:rsidRDefault="004F0D37">
            <w:pPr>
              <w:jc w:val="center"/>
              <w:rPr>
                <w:ins w:id="280" w:author="Sasan Razmkhah" w:date="2021-08-29T20:22:00Z"/>
              </w:rPr>
              <w:pPrChange w:id="281" w:author="Sasan Razmkhah" w:date="2021-08-29T20:23:00Z">
                <w:pPr/>
              </w:pPrChange>
            </w:pPr>
            <w:ins w:id="282" w:author="Sasan Razmkhah" w:date="2021-08-29T20:22:00Z">
              <w:r>
                <w:t>(</w:t>
              </w:r>
            </w:ins>
            <w:r>
              <w:t>33</w:t>
            </w:r>
            <w:ins w:id="283"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84"/>
      <w:r w:rsidR="00042EDC">
        <w:rPr>
          <w:rFonts w:eastAsiaTheme="minorEastAsia"/>
        </w:rPr>
        <w:t>coupling</w:t>
      </w:r>
      <w:commentRangeEnd w:id="284"/>
      <w:r w:rsidR="00C467C4">
        <w:rPr>
          <w:rStyle w:val="CommentReference"/>
        </w:rPr>
        <w:commentReference w:id="284"/>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5" w:author="Sasan Razmkhah" w:date="2021-08-29T20:23:00Z">
          <w:tblPr>
            <w:tblStyle w:val="TableGrid"/>
            <w:tblW w:w="0" w:type="auto"/>
            <w:tblLook w:val="04A0" w:firstRow="1" w:lastRow="0" w:firstColumn="1" w:lastColumn="0" w:noHBand="0" w:noVBand="1"/>
          </w:tblPr>
        </w:tblPrChange>
      </w:tblPr>
      <w:tblGrid>
        <w:gridCol w:w="4531"/>
        <w:gridCol w:w="4531"/>
        <w:tblGridChange w:id="286">
          <w:tblGrid>
            <w:gridCol w:w="4531"/>
            <w:gridCol w:w="4531"/>
          </w:tblGrid>
        </w:tblGridChange>
      </w:tblGrid>
      <w:tr w:rsidR="00A364BB" w14:paraId="66E29462" w14:textId="77777777" w:rsidTr="00042EDC">
        <w:trPr>
          <w:trHeight w:val="651"/>
          <w:ins w:id="287" w:author="Sasan Razmkhah" w:date="2021-08-29T20:22:00Z"/>
        </w:trPr>
        <w:tc>
          <w:tcPr>
            <w:tcW w:w="4531" w:type="dxa"/>
            <w:shd w:val="clear" w:color="auto" w:fill="auto"/>
            <w:vAlign w:val="center"/>
            <w:tcPrChange w:id="288" w:author="Sasan Razmkhah" w:date="2021-08-29T20:23:00Z">
              <w:tcPr>
                <w:tcW w:w="4531" w:type="dxa"/>
              </w:tcPr>
            </w:tcPrChange>
          </w:tcPr>
          <w:p w14:paraId="2986D717" w14:textId="44597F86" w:rsidR="00A364BB" w:rsidRPr="008C1EC4" w:rsidRDefault="00591F3C" w:rsidP="00A364BB">
            <w:pPr>
              <w:keepNext/>
              <w:rPr>
                <w:ins w:id="289"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290" w:author="Sasan Razmkhah" w:date="2021-08-29T20:23:00Z">
              <w:tcPr>
                <w:tcW w:w="4531" w:type="dxa"/>
              </w:tcPr>
            </w:tcPrChange>
          </w:tcPr>
          <w:p w14:paraId="34F645DA" w14:textId="4801E2E3" w:rsidR="00A364BB" w:rsidRDefault="00A364BB">
            <w:pPr>
              <w:jc w:val="center"/>
              <w:rPr>
                <w:ins w:id="291" w:author="Sasan Razmkhah" w:date="2021-08-29T20:22:00Z"/>
              </w:rPr>
              <w:pPrChange w:id="292" w:author="Sasan Razmkhah" w:date="2021-08-29T20:23:00Z">
                <w:pPr/>
              </w:pPrChange>
            </w:pPr>
            <w:ins w:id="293" w:author="Sasan Razmkhah" w:date="2021-08-29T20:22:00Z">
              <w:r>
                <w:t>(</w:t>
              </w:r>
            </w:ins>
            <w:r w:rsidR="004F0D37">
              <w:t>34</w:t>
            </w:r>
            <w:ins w:id="294"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295"/>
      <w:r w:rsidR="00394C04">
        <w:t>çıkacaktır</w:t>
      </w:r>
      <w:r>
        <w:t>:</w:t>
      </w:r>
      <w:commentRangeEnd w:id="295"/>
      <w:r w:rsidR="00394C04">
        <w:rPr>
          <w:rStyle w:val="CommentReference"/>
        </w:rPr>
        <w:commentReference w:id="29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6" w:author="Sasan Razmkhah" w:date="2021-08-29T20:23:00Z">
          <w:tblPr>
            <w:tblStyle w:val="TableGrid"/>
            <w:tblW w:w="0" w:type="auto"/>
            <w:tblLook w:val="04A0" w:firstRow="1" w:lastRow="0" w:firstColumn="1" w:lastColumn="0" w:noHBand="0" w:noVBand="1"/>
          </w:tblPr>
        </w:tblPrChange>
      </w:tblPr>
      <w:tblGrid>
        <w:gridCol w:w="4531"/>
        <w:gridCol w:w="4531"/>
        <w:tblGridChange w:id="297">
          <w:tblGrid>
            <w:gridCol w:w="4531"/>
            <w:gridCol w:w="4531"/>
          </w:tblGrid>
        </w:tblGridChange>
      </w:tblGrid>
      <w:tr w:rsidR="0070105B" w14:paraId="2E2D60B1" w14:textId="77777777" w:rsidTr="00591F3C">
        <w:trPr>
          <w:trHeight w:val="651"/>
          <w:ins w:id="298" w:author="Sasan Razmkhah" w:date="2021-08-29T20:22:00Z"/>
        </w:trPr>
        <w:tc>
          <w:tcPr>
            <w:tcW w:w="4531" w:type="dxa"/>
            <w:shd w:val="clear" w:color="auto" w:fill="auto"/>
            <w:vAlign w:val="center"/>
            <w:tcPrChange w:id="299" w:author="Sasan Razmkhah" w:date="2021-08-29T20:23:00Z">
              <w:tcPr>
                <w:tcW w:w="4531" w:type="dxa"/>
              </w:tcPr>
            </w:tcPrChange>
          </w:tcPr>
          <w:p w14:paraId="05ED016F" w14:textId="51AE0E58" w:rsidR="0070105B" w:rsidRPr="008C1EC4" w:rsidRDefault="00394C04" w:rsidP="0070105B">
            <w:pPr>
              <w:keepNext/>
              <w:rPr>
                <w:ins w:id="300"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01" w:author="Sasan Razmkhah" w:date="2021-08-29T20:23:00Z">
              <w:tcPr>
                <w:tcW w:w="4531" w:type="dxa"/>
              </w:tcPr>
            </w:tcPrChange>
          </w:tcPr>
          <w:p w14:paraId="705CAB87" w14:textId="6378005E" w:rsidR="0070105B" w:rsidRDefault="0070105B">
            <w:pPr>
              <w:jc w:val="center"/>
              <w:rPr>
                <w:ins w:id="302" w:author="Sasan Razmkhah" w:date="2021-08-29T20:22:00Z"/>
              </w:rPr>
              <w:pPrChange w:id="303" w:author="Sasan Razmkhah" w:date="2021-08-29T20:23:00Z">
                <w:pPr/>
              </w:pPrChange>
            </w:pPr>
            <w:ins w:id="304" w:author="Sasan Razmkhah" w:date="2021-08-29T20:22:00Z">
              <w:r>
                <w:t>(</w:t>
              </w:r>
            </w:ins>
            <w:r w:rsidR="004F0D37">
              <w:t>35</w:t>
            </w:r>
            <w:ins w:id="305"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6" w:author="Sasan Razmkhah" w:date="2021-08-29T20:23:00Z">
          <w:tblPr>
            <w:tblStyle w:val="TableGrid"/>
            <w:tblW w:w="0" w:type="auto"/>
            <w:tblLook w:val="04A0" w:firstRow="1" w:lastRow="0" w:firstColumn="1" w:lastColumn="0" w:noHBand="0" w:noVBand="1"/>
          </w:tblPr>
        </w:tblPrChange>
      </w:tblPr>
      <w:tblGrid>
        <w:gridCol w:w="4531"/>
        <w:gridCol w:w="4531"/>
        <w:tblGridChange w:id="307">
          <w:tblGrid>
            <w:gridCol w:w="4531"/>
            <w:gridCol w:w="4531"/>
          </w:tblGrid>
        </w:tblGridChange>
      </w:tblGrid>
      <w:tr w:rsidR="004F0D37" w14:paraId="3B39FE66" w14:textId="77777777" w:rsidTr="00591F3C">
        <w:trPr>
          <w:trHeight w:val="651"/>
          <w:ins w:id="308" w:author="Sasan Razmkhah" w:date="2021-08-29T20:22:00Z"/>
        </w:trPr>
        <w:tc>
          <w:tcPr>
            <w:tcW w:w="4531" w:type="dxa"/>
            <w:shd w:val="clear" w:color="auto" w:fill="auto"/>
            <w:vAlign w:val="center"/>
            <w:tcPrChange w:id="309" w:author="Sasan Razmkhah" w:date="2021-08-29T20:23:00Z">
              <w:tcPr>
                <w:tcW w:w="4531" w:type="dxa"/>
              </w:tcPr>
            </w:tcPrChange>
          </w:tcPr>
          <w:p w14:paraId="22369025" w14:textId="12DBCEAB" w:rsidR="004F0D37" w:rsidRPr="008C1EC4" w:rsidRDefault="004F0D37" w:rsidP="00591F3C">
            <w:pPr>
              <w:keepNext/>
              <w:rPr>
                <w:ins w:id="310"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11" w:author="Sasan Razmkhah" w:date="2021-08-29T20:23:00Z">
              <w:tcPr>
                <w:tcW w:w="4531" w:type="dxa"/>
              </w:tcPr>
            </w:tcPrChange>
          </w:tcPr>
          <w:p w14:paraId="22448F4B" w14:textId="71AF51B2" w:rsidR="004F0D37" w:rsidRDefault="004F0D37">
            <w:pPr>
              <w:jc w:val="center"/>
              <w:rPr>
                <w:ins w:id="312" w:author="Sasan Razmkhah" w:date="2021-08-29T20:22:00Z"/>
              </w:rPr>
              <w:pPrChange w:id="313" w:author="Sasan Razmkhah" w:date="2021-08-29T20:23:00Z">
                <w:pPr/>
              </w:pPrChange>
            </w:pPr>
            <w:ins w:id="314" w:author="Sasan Razmkhah" w:date="2021-08-29T20:22:00Z">
              <w:r>
                <w:t>(</w:t>
              </w:r>
            </w:ins>
            <w:r>
              <w:t>36</w:t>
            </w:r>
            <w:ins w:id="315"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lastRenderedPageBreak/>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6" w:author="Sasan Razmkhah" w:date="2021-08-29T20:23:00Z">
          <w:tblPr>
            <w:tblStyle w:val="TableGrid"/>
            <w:tblW w:w="0" w:type="auto"/>
            <w:tblLook w:val="04A0" w:firstRow="1" w:lastRow="0" w:firstColumn="1" w:lastColumn="0" w:noHBand="0" w:noVBand="1"/>
          </w:tblPr>
        </w:tblPrChange>
      </w:tblPr>
      <w:tblGrid>
        <w:gridCol w:w="4531"/>
        <w:gridCol w:w="4531"/>
        <w:tblGridChange w:id="317">
          <w:tblGrid>
            <w:gridCol w:w="4531"/>
            <w:gridCol w:w="4531"/>
          </w:tblGrid>
        </w:tblGridChange>
      </w:tblGrid>
      <w:tr w:rsidR="00C470DD" w14:paraId="58D89607" w14:textId="77777777" w:rsidTr="00591F3C">
        <w:trPr>
          <w:trHeight w:val="651"/>
          <w:ins w:id="318" w:author="Sasan Razmkhah" w:date="2021-08-29T20:22:00Z"/>
        </w:trPr>
        <w:tc>
          <w:tcPr>
            <w:tcW w:w="4531" w:type="dxa"/>
            <w:shd w:val="clear" w:color="auto" w:fill="auto"/>
            <w:vAlign w:val="center"/>
            <w:tcPrChange w:id="319" w:author="Sasan Razmkhah" w:date="2021-08-29T20:23:00Z">
              <w:tcPr>
                <w:tcW w:w="4531" w:type="dxa"/>
              </w:tcPr>
            </w:tcPrChange>
          </w:tcPr>
          <w:p w14:paraId="53CD9C5A" w14:textId="0A3BF024" w:rsidR="00C470DD" w:rsidRPr="008C1EC4" w:rsidRDefault="00C470DD" w:rsidP="00591F3C">
            <w:pPr>
              <w:keepNext/>
              <w:rPr>
                <w:ins w:id="320"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21" w:author="Sasan Razmkhah" w:date="2021-08-29T20:23:00Z">
              <w:tcPr>
                <w:tcW w:w="4531" w:type="dxa"/>
              </w:tcPr>
            </w:tcPrChange>
          </w:tcPr>
          <w:p w14:paraId="11F4010A" w14:textId="01B0A599" w:rsidR="00C470DD" w:rsidRDefault="00C470DD">
            <w:pPr>
              <w:jc w:val="center"/>
              <w:rPr>
                <w:ins w:id="322" w:author="Sasan Razmkhah" w:date="2021-08-29T20:22:00Z"/>
              </w:rPr>
              <w:pPrChange w:id="323" w:author="Sasan Razmkhah" w:date="2021-08-29T20:23:00Z">
                <w:pPr/>
              </w:pPrChange>
            </w:pPr>
            <w:ins w:id="324" w:author="Sasan Razmkhah" w:date="2021-08-29T20:22:00Z">
              <w:r>
                <w:t>(</w:t>
              </w:r>
            </w:ins>
            <w:r>
              <w:t>37</w:t>
            </w:r>
            <w:ins w:id="325"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6" w:author="Sasan Razmkhah" w:date="2021-08-29T20:23:00Z">
          <w:tblPr>
            <w:tblStyle w:val="TableGrid"/>
            <w:tblW w:w="0" w:type="auto"/>
            <w:tblLook w:val="04A0" w:firstRow="1" w:lastRow="0" w:firstColumn="1" w:lastColumn="0" w:noHBand="0" w:noVBand="1"/>
          </w:tblPr>
        </w:tblPrChange>
      </w:tblPr>
      <w:tblGrid>
        <w:gridCol w:w="4531"/>
        <w:gridCol w:w="4531"/>
        <w:tblGridChange w:id="327">
          <w:tblGrid>
            <w:gridCol w:w="4531"/>
            <w:gridCol w:w="4531"/>
          </w:tblGrid>
        </w:tblGridChange>
      </w:tblGrid>
      <w:tr w:rsidR="00C470DD" w14:paraId="083FAFB6" w14:textId="77777777" w:rsidTr="00591F3C">
        <w:trPr>
          <w:trHeight w:val="651"/>
          <w:ins w:id="328" w:author="Sasan Razmkhah" w:date="2021-08-29T20:22:00Z"/>
        </w:trPr>
        <w:tc>
          <w:tcPr>
            <w:tcW w:w="4531" w:type="dxa"/>
            <w:shd w:val="clear" w:color="auto" w:fill="auto"/>
            <w:vAlign w:val="center"/>
            <w:tcPrChange w:id="329" w:author="Sasan Razmkhah" w:date="2021-08-29T20:23:00Z">
              <w:tcPr>
                <w:tcW w:w="4531" w:type="dxa"/>
              </w:tcPr>
            </w:tcPrChange>
          </w:tcPr>
          <w:p w14:paraId="12E10C39" w14:textId="6C110F17" w:rsidR="00C470DD" w:rsidRPr="008C1EC4" w:rsidRDefault="00C470DD" w:rsidP="00591F3C">
            <w:pPr>
              <w:keepNext/>
              <w:rPr>
                <w:ins w:id="330"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31" w:author="Sasan Razmkhah" w:date="2021-08-29T20:23:00Z">
              <w:tcPr>
                <w:tcW w:w="4531" w:type="dxa"/>
              </w:tcPr>
            </w:tcPrChange>
          </w:tcPr>
          <w:p w14:paraId="5E9EAC2A" w14:textId="1760D289" w:rsidR="00C470DD" w:rsidRDefault="00C470DD">
            <w:pPr>
              <w:jc w:val="center"/>
              <w:rPr>
                <w:ins w:id="332" w:author="Sasan Razmkhah" w:date="2021-08-29T20:22:00Z"/>
              </w:rPr>
              <w:pPrChange w:id="333" w:author="Sasan Razmkhah" w:date="2021-08-29T20:23:00Z">
                <w:pPr/>
              </w:pPrChange>
            </w:pPr>
            <w:ins w:id="334" w:author="Sasan Razmkhah" w:date="2021-08-29T20:22:00Z">
              <w:r>
                <w:t>(</w:t>
              </w:r>
            </w:ins>
            <w:r>
              <w:t>38</w:t>
            </w:r>
            <w:ins w:id="335" w:author="Sasan Razmkhah" w:date="2021-08-29T20:22:00Z">
              <w:r>
                <w:t>)</w:t>
              </w:r>
            </w:ins>
          </w:p>
        </w:tc>
      </w:tr>
    </w:tbl>
    <w:p w14:paraId="601D0174" w14:textId="3039A8D1" w:rsidR="00C470DD" w:rsidRDefault="00C470DD" w:rsidP="001A62CC">
      <w:pPr>
        <w:jc w:val="both"/>
      </w:pPr>
    </w:p>
    <w:p w14:paraId="2F0E35DD" w14:textId="695B5607" w:rsidR="00730C30" w:rsidRDefault="00730C30" w:rsidP="001A62CC">
      <w:pPr>
        <w:jc w:val="both"/>
      </w:pPr>
      <w:r>
        <w:t>Eşitlik 25 ve 26’da yer alan dalga fonksiyonlarını eşitlik 37 ve 38’ de yerine yazıp imajiner ve reel kısımları eşitlersek aşağıdaki eşitli</w:t>
      </w:r>
      <w:commentRangeStart w:id="336"/>
      <w:r>
        <w:t>kleri elde edebiliriz:</w:t>
      </w:r>
      <w:commentRangeEnd w:id="336"/>
      <w:r w:rsidR="00391B32">
        <w:rPr>
          <w:rStyle w:val="CommentReference"/>
        </w:rPr>
        <w:commentReference w:id="33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7" w:author="Sasan Razmkhah" w:date="2021-08-29T20:23:00Z">
          <w:tblPr>
            <w:tblStyle w:val="TableGrid"/>
            <w:tblW w:w="0" w:type="auto"/>
            <w:tblLook w:val="04A0" w:firstRow="1" w:lastRow="0" w:firstColumn="1" w:lastColumn="0" w:noHBand="0" w:noVBand="1"/>
          </w:tblPr>
        </w:tblPrChange>
      </w:tblPr>
      <w:tblGrid>
        <w:gridCol w:w="4531"/>
        <w:gridCol w:w="4531"/>
        <w:tblGridChange w:id="338">
          <w:tblGrid>
            <w:gridCol w:w="4531"/>
            <w:gridCol w:w="4531"/>
          </w:tblGrid>
        </w:tblGridChange>
      </w:tblGrid>
      <w:tr w:rsidR="00730C30" w14:paraId="72175897" w14:textId="77777777" w:rsidTr="00591F3C">
        <w:trPr>
          <w:trHeight w:val="651"/>
          <w:ins w:id="339" w:author="Sasan Razmkhah" w:date="2021-08-29T20:22:00Z"/>
        </w:trPr>
        <w:tc>
          <w:tcPr>
            <w:tcW w:w="4531" w:type="dxa"/>
            <w:shd w:val="clear" w:color="auto" w:fill="auto"/>
            <w:vAlign w:val="center"/>
            <w:tcPrChange w:id="340" w:author="Sasan Razmkhah" w:date="2021-08-29T20:23:00Z">
              <w:tcPr>
                <w:tcW w:w="4531" w:type="dxa"/>
              </w:tcPr>
            </w:tcPrChange>
          </w:tcPr>
          <w:p w14:paraId="743AB340" w14:textId="13BBE000" w:rsidR="00730C30" w:rsidRPr="008C1EC4" w:rsidRDefault="00591F3C" w:rsidP="00591F3C">
            <w:pPr>
              <w:keepNext/>
              <w:rPr>
                <w:ins w:id="341"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42" w:author="Sasan Razmkhah" w:date="2021-08-29T20:23:00Z">
              <w:tcPr>
                <w:tcW w:w="4531" w:type="dxa"/>
              </w:tcPr>
            </w:tcPrChange>
          </w:tcPr>
          <w:p w14:paraId="0AFB9F35" w14:textId="140549B9" w:rsidR="00730C30" w:rsidRDefault="00730C30">
            <w:pPr>
              <w:jc w:val="center"/>
              <w:rPr>
                <w:ins w:id="343" w:author="Sasan Razmkhah" w:date="2021-08-29T20:22:00Z"/>
              </w:rPr>
              <w:pPrChange w:id="344" w:author="Sasan Razmkhah" w:date="2021-08-29T20:23:00Z">
                <w:pPr/>
              </w:pPrChange>
            </w:pPr>
            <w:ins w:id="345" w:author="Sasan Razmkhah" w:date="2021-08-29T20:22:00Z">
              <w:r>
                <w:t>(</w:t>
              </w:r>
            </w:ins>
            <w:r>
              <w:t>3</w:t>
            </w:r>
            <w:r w:rsidR="00391B32">
              <w:t>9</w:t>
            </w:r>
            <w:ins w:id="346"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7" w:author="Sasan Razmkhah" w:date="2021-08-29T20:23:00Z">
          <w:tblPr>
            <w:tblStyle w:val="TableGrid"/>
            <w:tblW w:w="0" w:type="auto"/>
            <w:tblLook w:val="04A0" w:firstRow="1" w:lastRow="0" w:firstColumn="1" w:lastColumn="0" w:noHBand="0" w:noVBand="1"/>
          </w:tblPr>
        </w:tblPrChange>
      </w:tblPr>
      <w:tblGrid>
        <w:gridCol w:w="4531"/>
        <w:gridCol w:w="4531"/>
        <w:tblGridChange w:id="348">
          <w:tblGrid>
            <w:gridCol w:w="4531"/>
            <w:gridCol w:w="4531"/>
          </w:tblGrid>
        </w:tblGridChange>
      </w:tblGrid>
      <w:tr w:rsidR="00391B32" w14:paraId="250C0D1D" w14:textId="77777777" w:rsidTr="00591F3C">
        <w:trPr>
          <w:trHeight w:val="651"/>
          <w:ins w:id="349" w:author="Sasan Razmkhah" w:date="2021-08-29T20:22:00Z"/>
        </w:trPr>
        <w:tc>
          <w:tcPr>
            <w:tcW w:w="4531" w:type="dxa"/>
            <w:shd w:val="clear" w:color="auto" w:fill="auto"/>
            <w:vAlign w:val="center"/>
            <w:tcPrChange w:id="350" w:author="Sasan Razmkhah" w:date="2021-08-29T20:23:00Z">
              <w:tcPr>
                <w:tcW w:w="4531" w:type="dxa"/>
              </w:tcPr>
            </w:tcPrChange>
          </w:tcPr>
          <w:p w14:paraId="03EDF0F6" w14:textId="3EDD3463" w:rsidR="00391B32" w:rsidRPr="008C1EC4" w:rsidRDefault="00591F3C" w:rsidP="00591F3C">
            <w:pPr>
              <w:keepNext/>
              <w:rPr>
                <w:ins w:id="351"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2" w:author="Sasan Razmkhah" w:date="2021-08-29T20:23:00Z">
              <w:tcPr>
                <w:tcW w:w="4531" w:type="dxa"/>
              </w:tcPr>
            </w:tcPrChange>
          </w:tcPr>
          <w:p w14:paraId="5A41B00F" w14:textId="3E972253" w:rsidR="00391B32" w:rsidRDefault="00391B32">
            <w:pPr>
              <w:jc w:val="center"/>
              <w:rPr>
                <w:ins w:id="353" w:author="Sasan Razmkhah" w:date="2021-08-29T20:22:00Z"/>
              </w:rPr>
              <w:pPrChange w:id="354" w:author="Sasan Razmkhah" w:date="2021-08-29T20:23:00Z">
                <w:pPr/>
              </w:pPrChange>
            </w:pPr>
            <w:ins w:id="355" w:author="Sasan Razmkhah" w:date="2021-08-29T20:22:00Z">
              <w:r>
                <w:t>(</w:t>
              </w:r>
            </w:ins>
            <w:r>
              <w:t>40</w:t>
            </w:r>
            <w:ins w:id="356"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7" w:author="Sasan Razmkhah" w:date="2021-08-29T20:23:00Z">
          <w:tblPr>
            <w:tblStyle w:val="TableGrid"/>
            <w:tblW w:w="0" w:type="auto"/>
            <w:tblLook w:val="04A0" w:firstRow="1" w:lastRow="0" w:firstColumn="1" w:lastColumn="0" w:noHBand="0" w:noVBand="1"/>
          </w:tblPr>
        </w:tblPrChange>
      </w:tblPr>
      <w:tblGrid>
        <w:gridCol w:w="4531"/>
        <w:gridCol w:w="4531"/>
        <w:tblGridChange w:id="358">
          <w:tblGrid>
            <w:gridCol w:w="4531"/>
            <w:gridCol w:w="4531"/>
          </w:tblGrid>
        </w:tblGridChange>
      </w:tblGrid>
      <w:tr w:rsidR="00391B32" w14:paraId="6FEEDC18" w14:textId="77777777" w:rsidTr="00591F3C">
        <w:trPr>
          <w:trHeight w:val="651"/>
          <w:ins w:id="359" w:author="Sasan Razmkhah" w:date="2021-08-29T20:22:00Z"/>
        </w:trPr>
        <w:tc>
          <w:tcPr>
            <w:tcW w:w="4531" w:type="dxa"/>
            <w:shd w:val="clear" w:color="auto" w:fill="auto"/>
            <w:vAlign w:val="center"/>
            <w:tcPrChange w:id="360" w:author="Sasan Razmkhah" w:date="2021-08-29T20:23:00Z">
              <w:tcPr>
                <w:tcW w:w="4531" w:type="dxa"/>
              </w:tcPr>
            </w:tcPrChange>
          </w:tcPr>
          <w:p w14:paraId="66FA8A0D" w14:textId="23FF1C31" w:rsidR="00391B32" w:rsidRPr="008C1EC4" w:rsidRDefault="00591F3C" w:rsidP="00591F3C">
            <w:pPr>
              <w:keepNext/>
              <w:rPr>
                <w:ins w:id="361"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62" w:author="Sasan Razmkhah" w:date="2021-08-29T20:23:00Z">
              <w:tcPr>
                <w:tcW w:w="4531" w:type="dxa"/>
              </w:tcPr>
            </w:tcPrChange>
          </w:tcPr>
          <w:p w14:paraId="348F1394" w14:textId="1AF24F4E" w:rsidR="00391B32" w:rsidRDefault="00391B32">
            <w:pPr>
              <w:jc w:val="center"/>
              <w:rPr>
                <w:ins w:id="363" w:author="Sasan Razmkhah" w:date="2021-08-29T20:22:00Z"/>
              </w:rPr>
              <w:pPrChange w:id="364" w:author="Sasan Razmkhah" w:date="2021-08-29T20:23:00Z">
                <w:pPr/>
              </w:pPrChange>
            </w:pPr>
            <w:ins w:id="365" w:author="Sasan Razmkhah" w:date="2021-08-29T20:22:00Z">
              <w:r>
                <w:t>(</w:t>
              </w:r>
            </w:ins>
            <w:r>
              <w:t>41</w:t>
            </w:r>
            <w:ins w:id="366"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7" w:author="Sasan Razmkhah" w:date="2021-08-29T20:23:00Z">
          <w:tblPr>
            <w:tblStyle w:val="TableGrid"/>
            <w:tblW w:w="0" w:type="auto"/>
            <w:tblLook w:val="04A0" w:firstRow="1" w:lastRow="0" w:firstColumn="1" w:lastColumn="0" w:noHBand="0" w:noVBand="1"/>
          </w:tblPr>
        </w:tblPrChange>
      </w:tblPr>
      <w:tblGrid>
        <w:gridCol w:w="4531"/>
        <w:gridCol w:w="4531"/>
        <w:tblGridChange w:id="368">
          <w:tblGrid>
            <w:gridCol w:w="4531"/>
            <w:gridCol w:w="4531"/>
          </w:tblGrid>
        </w:tblGridChange>
      </w:tblGrid>
      <w:tr w:rsidR="00391B32" w14:paraId="32CC7ABB" w14:textId="77777777" w:rsidTr="00591F3C">
        <w:trPr>
          <w:trHeight w:val="651"/>
          <w:ins w:id="369" w:author="Sasan Razmkhah" w:date="2021-08-29T20:22:00Z"/>
        </w:trPr>
        <w:tc>
          <w:tcPr>
            <w:tcW w:w="4531" w:type="dxa"/>
            <w:shd w:val="clear" w:color="auto" w:fill="auto"/>
            <w:vAlign w:val="center"/>
            <w:tcPrChange w:id="370" w:author="Sasan Razmkhah" w:date="2021-08-29T20:23:00Z">
              <w:tcPr>
                <w:tcW w:w="4531" w:type="dxa"/>
              </w:tcPr>
            </w:tcPrChange>
          </w:tcPr>
          <w:p w14:paraId="78347C4C" w14:textId="151856A0" w:rsidR="00391B32" w:rsidRPr="008C1EC4" w:rsidRDefault="00591F3C" w:rsidP="00591F3C">
            <w:pPr>
              <w:keepNext/>
              <w:rPr>
                <w:ins w:id="371"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2" w:author="Sasan Razmkhah" w:date="2021-08-29T20:23:00Z">
              <w:tcPr>
                <w:tcW w:w="4531" w:type="dxa"/>
              </w:tcPr>
            </w:tcPrChange>
          </w:tcPr>
          <w:p w14:paraId="1091573D" w14:textId="79023F8A" w:rsidR="00391B32" w:rsidRDefault="00391B32">
            <w:pPr>
              <w:jc w:val="center"/>
              <w:rPr>
                <w:ins w:id="373" w:author="Sasan Razmkhah" w:date="2021-08-29T20:22:00Z"/>
              </w:rPr>
              <w:pPrChange w:id="374" w:author="Sasan Razmkhah" w:date="2021-08-29T20:23:00Z">
                <w:pPr/>
              </w:pPrChange>
            </w:pPr>
            <w:ins w:id="375" w:author="Sasan Razmkhah" w:date="2021-08-29T20:22:00Z">
              <w:r>
                <w:t>(</w:t>
              </w:r>
            </w:ins>
            <w:r>
              <w:t>42</w:t>
            </w:r>
            <w:ins w:id="376"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7" w:author="Sasan Razmkhah" w:date="2021-08-29T20:23:00Z">
          <w:tblPr>
            <w:tblStyle w:val="TableGrid"/>
            <w:tblW w:w="0" w:type="auto"/>
            <w:tblLook w:val="04A0" w:firstRow="1" w:lastRow="0" w:firstColumn="1" w:lastColumn="0" w:noHBand="0" w:noVBand="1"/>
          </w:tblPr>
        </w:tblPrChange>
      </w:tblPr>
      <w:tblGrid>
        <w:gridCol w:w="4531"/>
        <w:gridCol w:w="4531"/>
        <w:tblGridChange w:id="378">
          <w:tblGrid>
            <w:gridCol w:w="4531"/>
            <w:gridCol w:w="4531"/>
          </w:tblGrid>
        </w:tblGridChange>
      </w:tblGrid>
      <w:tr w:rsidR="00391B32" w14:paraId="7EBA56FF" w14:textId="77777777" w:rsidTr="00591F3C">
        <w:trPr>
          <w:trHeight w:val="651"/>
          <w:ins w:id="379" w:author="Sasan Razmkhah" w:date="2021-08-29T20:22:00Z"/>
        </w:trPr>
        <w:tc>
          <w:tcPr>
            <w:tcW w:w="4531" w:type="dxa"/>
            <w:shd w:val="clear" w:color="auto" w:fill="auto"/>
            <w:vAlign w:val="center"/>
            <w:tcPrChange w:id="380" w:author="Sasan Razmkhah" w:date="2021-08-29T20:23:00Z">
              <w:tcPr>
                <w:tcW w:w="4531" w:type="dxa"/>
              </w:tcPr>
            </w:tcPrChange>
          </w:tcPr>
          <w:p w14:paraId="6FB282FC" w14:textId="3693AEB9" w:rsidR="00391B32" w:rsidRPr="008C1EC4" w:rsidRDefault="00391B32" w:rsidP="00591F3C">
            <w:pPr>
              <w:keepNext/>
              <w:rPr>
                <w:ins w:id="381"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82" w:author="Sasan Razmkhah" w:date="2021-08-29T20:23:00Z">
              <w:tcPr>
                <w:tcW w:w="4531" w:type="dxa"/>
              </w:tcPr>
            </w:tcPrChange>
          </w:tcPr>
          <w:p w14:paraId="2E57F0B7" w14:textId="588CF497" w:rsidR="00391B32" w:rsidRDefault="00391B32">
            <w:pPr>
              <w:jc w:val="center"/>
              <w:rPr>
                <w:ins w:id="383" w:author="Sasan Razmkhah" w:date="2021-08-29T20:22:00Z"/>
              </w:rPr>
              <w:pPrChange w:id="384" w:author="Sasan Razmkhah" w:date="2021-08-29T20:23:00Z">
                <w:pPr/>
              </w:pPrChange>
            </w:pPr>
            <w:ins w:id="385" w:author="Sasan Razmkhah" w:date="2021-08-29T20:22:00Z">
              <w:r>
                <w:t>(</w:t>
              </w:r>
            </w:ins>
            <w:r>
              <w:t>43</w:t>
            </w:r>
            <w:ins w:id="386"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7" w:author="Sasan Razmkhah" w:date="2021-08-29T20:23:00Z">
          <w:tblPr>
            <w:tblStyle w:val="TableGrid"/>
            <w:tblW w:w="0" w:type="auto"/>
            <w:tblLook w:val="04A0" w:firstRow="1" w:lastRow="0" w:firstColumn="1" w:lastColumn="0" w:noHBand="0" w:noVBand="1"/>
          </w:tblPr>
        </w:tblPrChange>
      </w:tblPr>
      <w:tblGrid>
        <w:gridCol w:w="4531"/>
        <w:gridCol w:w="4531"/>
        <w:tblGridChange w:id="388">
          <w:tblGrid>
            <w:gridCol w:w="4531"/>
            <w:gridCol w:w="4531"/>
          </w:tblGrid>
        </w:tblGridChange>
      </w:tblGrid>
      <w:tr w:rsidR="00391B32" w14:paraId="00C0A354" w14:textId="77777777" w:rsidTr="00591F3C">
        <w:trPr>
          <w:trHeight w:val="651"/>
          <w:ins w:id="389" w:author="Sasan Razmkhah" w:date="2021-08-29T20:22:00Z"/>
        </w:trPr>
        <w:tc>
          <w:tcPr>
            <w:tcW w:w="4531" w:type="dxa"/>
            <w:shd w:val="clear" w:color="auto" w:fill="auto"/>
            <w:vAlign w:val="center"/>
            <w:tcPrChange w:id="390" w:author="Sasan Razmkhah" w:date="2021-08-29T20:23:00Z">
              <w:tcPr>
                <w:tcW w:w="4531" w:type="dxa"/>
              </w:tcPr>
            </w:tcPrChange>
          </w:tcPr>
          <w:p w14:paraId="644BE370" w14:textId="60E5363D" w:rsidR="00391B32" w:rsidRPr="008C1EC4" w:rsidRDefault="00391B32" w:rsidP="00591F3C">
            <w:pPr>
              <w:keepNext/>
              <w:rPr>
                <w:ins w:id="391"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92" w:author="Sasan Razmkhah" w:date="2021-08-29T20:23:00Z">
              <w:tcPr>
                <w:tcW w:w="4531" w:type="dxa"/>
              </w:tcPr>
            </w:tcPrChange>
          </w:tcPr>
          <w:p w14:paraId="4E612B22" w14:textId="4B8187F8" w:rsidR="00391B32" w:rsidRDefault="00391B32">
            <w:pPr>
              <w:jc w:val="center"/>
              <w:rPr>
                <w:ins w:id="393" w:author="Sasan Razmkhah" w:date="2021-08-29T20:22:00Z"/>
              </w:rPr>
              <w:pPrChange w:id="394" w:author="Sasan Razmkhah" w:date="2021-08-29T20:23:00Z">
                <w:pPr/>
              </w:pPrChange>
            </w:pPr>
            <w:ins w:id="395" w:author="Sasan Razmkhah" w:date="2021-08-29T20:22:00Z">
              <w:r>
                <w:t>(</w:t>
              </w:r>
            </w:ins>
            <w:r>
              <w:t>44</w:t>
            </w:r>
            <w:ins w:id="396"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7" w:author="Sasan Razmkhah" w:date="2021-08-29T20:23:00Z">
          <w:tblPr>
            <w:tblStyle w:val="TableGrid"/>
            <w:tblW w:w="0" w:type="auto"/>
            <w:tblLook w:val="04A0" w:firstRow="1" w:lastRow="0" w:firstColumn="1" w:lastColumn="0" w:noHBand="0" w:noVBand="1"/>
          </w:tblPr>
        </w:tblPrChange>
      </w:tblPr>
      <w:tblGrid>
        <w:gridCol w:w="4531"/>
        <w:gridCol w:w="4531"/>
        <w:tblGridChange w:id="398">
          <w:tblGrid>
            <w:gridCol w:w="4531"/>
            <w:gridCol w:w="4531"/>
          </w:tblGrid>
        </w:tblGridChange>
      </w:tblGrid>
      <w:tr w:rsidR="00391B32" w14:paraId="19381B1A" w14:textId="77777777" w:rsidTr="00591F3C">
        <w:trPr>
          <w:trHeight w:val="651"/>
          <w:ins w:id="399" w:author="Sasan Razmkhah" w:date="2021-08-29T20:22:00Z"/>
        </w:trPr>
        <w:tc>
          <w:tcPr>
            <w:tcW w:w="4531" w:type="dxa"/>
            <w:shd w:val="clear" w:color="auto" w:fill="auto"/>
            <w:vAlign w:val="center"/>
            <w:tcPrChange w:id="400" w:author="Sasan Razmkhah" w:date="2021-08-29T20:23:00Z">
              <w:tcPr>
                <w:tcW w:w="4531" w:type="dxa"/>
              </w:tcPr>
            </w:tcPrChange>
          </w:tcPr>
          <w:p w14:paraId="2C9EDD9F" w14:textId="0D60D968" w:rsidR="00391B32" w:rsidRPr="00391B32" w:rsidRDefault="00391B32" w:rsidP="00391B32">
            <w:pPr>
              <w:jc w:val="both"/>
              <w:rPr>
                <w:ins w:id="401"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02" w:author="Sasan Razmkhah" w:date="2021-08-29T20:23:00Z">
              <w:tcPr>
                <w:tcW w:w="4531" w:type="dxa"/>
              </w:tcPr>
            </w:tcPrChange>
          </w:tcPr>
          <w:p w14:paraId="65A8D674" w14:textId="58FD93CD" w:rsidR="00391B32" w:rsidRDefault="00391B32">
            <w:pPr>
              <w:jc w:val="center"/>
              <w:rPr>
                <w:ins w:id="403" w:author="Sasan Razmkhah" w:date="2021-08-29T20:22:00Z"/>
              </w:rPr>
              <w:pPrChange w:id="404" w:author="Sasan Razmkhah" w:date="2021-08-29T20:23:00Z">
                <w:pPr/>
              </w:pPrChange>
            </w:pPr>
            <w:ins w:id="405" w:author="Sasan Razmkhah" w:date="2021-08-29T20:22:00Z">
              <w:r>
                <w:t>(</w:t>
              </w:r>
            </w:ins>
            <w:r>
              <w:t>45</w:t>
            </w:r>
            <w:ins w:id="406" w:author="Sasan Razmkhah" w:date="2021-08-29T20:22:00Z">
              <w:r>
                <w:t>)</w:t>
              </w:r>
            </w:ins>
          </w:p>
        </w:tc>
      </w:tr>
    </w:tbl>
    <w:p w14:paraId="145C1BB0" w14:textId="77777777" w:rsidR="00391B32" w:rsidRDefault="00391B32" w:rsidP="001A62CC">
      <w:pPr>
        <w:jc w:val="both"/>
      </w:pPr>
    </w:p>
    <w:p w14:paraId="1E3C45AD" w14:textId="7B0A68DF" w:rsidR="003713FC" w:rsidRDefault="003713FC" w:rsidP="001A62CC">
      <w:pPr>
        <w:jc w:val="both"/>
        <w:rPr>
          <w:rFonts w:eastAsiaTheme="minorEastAsia"/>
        </w:rPr>
      </w:pPr>
      <w:r>
        <w:lastRenderedPageBreak/>
        <w:t xml:space="preserve">Eşitlik 41 ve 42’yi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7" w:author="Sasan Razmkhah" w:date="2021-08-29T20:23:00Z">
          <w:tblPr>
            <w:tblStyle w:val="TableGrid"/>
            <w:tblW w:w="0" w:type="auto"/>
            <w:tblLook w:val="04A0" w:firstRow="1" w:lastRow="0" w:firstColumn="1" w:lastColumn="0" w:noHBand="0" w:noVBand="1"/>
          </w:tblPr>
        </w:tblPrChange>
      </w:tblPr>
      <w:tblGrid>
        <w:gridCol w:w="4531"/>
        <w:gridCol w:w="4531"/>
        <w:tblGridChange w:id="408">
          <w:tblGrid>
            <w:gridCol w:w="4531"/>
            <w:gridCol w:w="4531"/>
          </w:tblGrid>
        </w:tblGridChange>
      </w:tblGrid>
      <w:tr w:rsidR="003713FC" w14:paraId="35950AD6" w14:textId="77777777" w:rsidTr="00591F3C">
        <w:trPr>
          <w:trHeight w:val="651"/>
          <w:ins w:id="409" w:author="Sasan Razmkhah" w:date="2021-08-29T20:22:00Z"/>
        </w:trPr>
        <w:tc>
          <w:tcPr>
            <w:tcW w:w="4531" w:type="dxa"/>
            <w:shd w:val="clear" w:color="auto" w:fill="auto"/>
            <w:vAlign w:val="center"/>
            <w:tcPrChange w:id="410" w:author="Sasan Razmkhah" w:date="2021-08-29T20:23:00Z">
              <w:tcPr>
                <w:tcW w:w="4531" w:type="dxa"/>
              </w:tcPr>
            </w:tcPrChange>
          </w:tcPr>
          <w:p w14:paraId="09FA00F4" w14:textId="77777777" w:rsidR="003713FC" w:rsidRPr="001A62CC" w:rsidRDefault="00591F3C" w:rsidP="00591F3C">
            <w:pPr>
              <w:keepNext/>
              <w:rPr>
                <w:ins w:id="411"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12" w:author="Sasan Razmkhah" w:date="2021-08-29T20:23:00Z">
              <w:tcPr>
                <w:tcW w:w="4531" w:type="dxa"/>
              </w:tcPr>
            </w:tcPrChange>
          </w:tcPr>
          <w:p w14:paraId="57035307" w14:textId="034A0F2A" w:rsidR="003713FC" w:rsidRDefault="003713FC">
            <w:pPr>
              <w:jc w:val="center"/>
              <w:rPr>
                <w:ins w:id="413" w:author="Sasan Razmkhah" w:date="2021-08-29T20:22:00Z"/>
              </w:rPr>
              <w:pPrChange w:id="414" w:author="Sasan Razmkhah" w:date="2021-08-29T20:23:00Z">
                <w:pPr/>
              </w:pPrChange>
            </w:pPr>
            <w:ins w:id="415" w:author="Sasan Razmkhah" w:date="2021-08-29T20:22:00Z">
              <w:r>
                <w:t>(</w:t>
              </w:r>
            </w:ins>
            <w:r>
              <w:t>46</w:t>
            </w:r>
            <w:ins w:id="416" w:author="Sasan Razmkhah" w:date="2021-08-29T20:22:00Z">
              <w:r>
                <w:t>)</w:t>
              </w:r>
            </w:ins>
          </w:p>
        </w:tc>
      </w:tr>
    </w:tbl>
    <w:p w14:paraId="0DAD49EC" w14:textId="1E060447" w:rsidR="001A62CC" w:rsidRDefault="001A62CC" w:rsidP="00E96CFD"/>
    <w:p w14:paraId="54A33102" w14:textId="7D60E826" w:rsidR="00454E85" w:rsidRDefault="001A62CC" w:rsidP="00454E85">
      <w:pPr>
        <w:jc w:val="both"/>
      </w:pPr>
      <w:r>
        <w:t xml:space="preserve"> </w:t>
      </w:r>
      <w:r w:rsidRPr="001A62CC">
        <w:t xml:space="preserve">V = 0 durumunu ele alırsak eşitlik </w:t>
      </w:r>
      <w:r w:rsidR="003713FC">
        <w:t>46</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5</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6</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09B6F37E" w14:textId="44A12604" w:rsidR="00591F3C" w:rsidRDefault="00591F3C" w:rsidP="00591F3C">
      <w:pPr>
        <w:pStyle w:val="Heading3"/>
        <w:numPr>
          <w:ilvl w:val="2"/>
          <w:numId w:val="4"/>
        </w:numPr>
      </w:pPr>
      <w:r>
        <w:t>Manyetik Alan Etkisi</w:t>
      </w:r>
    </w:p>
    <w:p w14:paraId="753C3E71" w14:textId="166E1DE9" w:rsidR="00591F3C" w:rsidRDefault="00591F3C" w:rsidP="00C31258">
      <w:pPr>
        <w:jc w:val="both"/>
      </w:pPr>
      <w:r>
        <w:t xml:space="preserve"> Bir Josephson ekleminin dışarıdan uygulanan bir manyetik alana şekil </w:t>
      </w:r>
      <w:r w:rsidR="00C31258">
        <w:t>2’d</w:t>
      </w:r>
      <w:r>
        <w:t>eki gibi maruz kaldığını düşünelim:</w:t>
      </w:r>
    </w:p>
    <w:p w14:paraId="60849A73" w14:textId="77777777" w:rsidR="00C31258" w:rsidRDefault="00C31258" w:rsidP="00C31258">
      <w:pPr>
        <w:keepNext/>
      </w:pPr>
      <w:r>
        <w:rPr>
          <w:noProof/>
          <w:lang w:eastAsia="tr-TR"/>
        </w:rPr>
        <w:drawing>
          <wp:inline distT="0" distB="0" distL="0" distR="0" wp14:anchorId="38E2FD22" wp14:editId="4B386471">
            <wp:extent cx="5760720" cy="38614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861435"/>
                    </a:xfrm>
                    <a:prstGeom prst="rect">
                      <a:avLst/>
                    </a:prstGeom>
                  </pic:spPr>
                </pic:pic>
              </a:graphicData>
            </a:graphic>
          </wp:inline>
        </w:drawing>
      </w:r>
    </w:p>
    <w:p w14:paraId="0A0FB809" w14:textId="197E398E" w:rsidR="00591F3C" w:rsidRDefault="00C31258" w:rsidP="00C31258">
      <w:pPr>
        <w:pStyle w:val="Caption"/>
        <w:jc w:val="center"/>
      </w:pPr>
      <w:r>
        <w:t xml:space="preserve">Şekil </w:t>
      </w:r>
      <w:fldSimple w:instr=" SEQ Şekil \* ARABIC ">
        <w:r>
          <w:rPr>
            <w:noProof/>
          </w:rPr>
          <w:t>2</w:t>
        </w:r>
      </w:fldSimple>
      <w:r>
        <w:t xml:space="preserve"> y yönündeki Manyetik alana maruz kalmış, Josephson eklemi.</w:t>
      </w:r>
    </w:p>
    <w:p w14:paraId="1A72C21F" w14:textId="4C3061D0" w:rsidR="00C31258" w:rsidRDefault="00C31258" w:rsidP="00C31258">
      <w:r>
        <w:t xml:space="preserve"> Eşitlik 24’ü kullanarak, iki nokta arasındaki faz farkını aşağıdaki gibi yazabiliri</w:t>
      </w:r>
      <w:commentRangeStart w:id="417"/>
      <w:r>
        <w:t>z:</w:t>
      </w:r>
      <w:commentRangeEnd w:id="417"/>
      <w:r>
        <w:rPr>
          <w:rStyle w:val="CommentReference"/>
        </w:rPr>
        <w:commentReference w:id="417"/>
      </w:r>
      <w:r>
        <w:t xml:space="preserve"> </w:t>
      </w:r>
    </w:p>
    <w:p w14:paraId="77255308" w14:textId="77777777" w:rsidR="00C31258" w:rsidRDefault="00C31258" w:rsidP="00C312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8" w:author="Sasan Razmkhah" w:date="2021-08-29T20:23:00Z">
          <w:tblPr>
            <w:tblStyle w:val="TableGrid"/>
            <w:tblW w:w="0" w:type="auto"/>
            <w:tblLook w:val="04A0" w:firstRow="1" w:lastRow="0" w:firstColumn="1" w:lastColumn="0" w:noHBand="0" w:noVBand="1"/>
          </w:tblPr>
        </w:tblPrChange>
      </w:tblPr>
      <w:tblGrid>
        <w:gridCol w:w="4531"/>
        <w:gridCol w:w="4531"/>
        <w:tblGridChange w:id="419">
          <w:tblGrid>
            <w:gridCol w:w="4531"/>
            <w:gridCol w:w="4531"/>
          </w:tblGrid>
        </w:tblGridChange>
      </w:tblGrid>
      <w:tr w:rsidR="00C31258" w14:paraId="67769B4A" w14:textId="77777777" w:rsidTr="00E04230">
        <w:trPr>
          <w:trHeight w:val="651"/>
          <w:ins w:id="420" w:author="Sasan Razmkhah" w:date="2021-08-29T20:22:00Z"/>
        </w:trPr>
        <w:tc>
          <w:tcPr>
            <w:tcW w:w="4531" w:type="dxa"/>
            <w:shd w:val="clear" w:color="auto" w:fill="auto"/>
            <w:vAlign w:val="center"/>
            <w:tcPrChange w:id="421" w:author="Sasan Razmkhah" w:date="2021-08-29T20:23:00Z">
              <w:tcPr>
                <w:tcW w:w="4531" w:type="dxa"/>
              </w:tcPr>
            </w:tcPrChange>
          </w:tcPr>
          <w:p w14:paraId="6E89B9F7" w14:textId="7EB2D9AE" w:rsidR="00C31258" w:rsidRPr="002F46E1" w:rsidRDefault="00C31258" w:rsidP="003D0E87">
            <w:pPr>
              <w:keepNext/>
              <w:rPr>
                <w:ins w:id="422" w:author="Sasan Razmkhah" w:date="2021-08-29T20:22:00Z"/>
              </w:rPr>
            </w:pPr>
            <m:oMathPara>
              <m:oMath>
                <m:sSub>
                  <m:sSubPr>
                    <m:ctrlPr>
                      <w:rPr>
                        <w:rFonts w:ascii="Cambria Math" w:hAnsi="Cambria Math"/>
                        <w:i/>
                      </w:rPr>
                    </m:ctrlPr>
                  </m:sSubPr>
                  <m:e>
                    <m:r>
                      <m:rPr>
                        <m:sty m:val="p"/>
                      </m:rPr>
                      <w:rPr>
                        <w:rFonts w:ascii="Cambria Math" w:hAnsi="Cambria Math"/>
                      </w:rPr>
                      <m:t>∇</m:t>
                    </m:r>
                    <m:r>
                      <w:rPr>
                        <w:rFonts w:ascii="Cambria Math" w:hAnsi="Cambria Math"/>
                      </w:rPr>
                      <m:t>θ</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m:t>
                    </m:r>
                    <m:r>
                      <w:rPr>
                        <w:rFonts w:ascii="Cambria Math" w:hAnsi="Cambria Math"/>
                      </w:rPr>
                      <m:t>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423" w:author="Sasan Razmkhah" w:date="2021-08-29T20:23:00Z">
              <w:tcPr>
                <w:tcW w:w="4531" w:type="dxa"/>
              </w:tcPr>
            </w:tcPrChange>
          </w:tcPr>
          <w:p w14:paraId="34B0388F" w14:textId="06DD917A" w:rsidR="00C31258" w:rsidRDefault="00C31258" w:rsidP="00E04230">
            <w:pPr>
              <w:jc w:val="center"/>
              <w:rPr>
                <w:ins w:id="424" w:author="Sasan Razmkhah" w:date="2021-08-29T20:22:00Z"/>
              </w:rPr>
              <w:pPrChange w:id="425" w:author="Sasan Razmkhah" w:date="2021-08-29T20:23:00Z">
                <w:pPr/>
              </w:pPrChange>
            </w:pPr>
            <w:ins w:id="426" w:author="Sasan Razmkhah" w:date="2021-08-29T20:22:00Z">
              <w:r>
                <w:t>(</w:t>
              </w:r>
            </w:ins>
            <w:r w:rsidR="003D0E87">
              <w:t>47</w:t>
            </w:r>
            <w:ins w:id="427" w:author="Sasan Razmkhah" w:date="2021-08-29T20:22:00Z">
              <w:r>
                <w:t>)</w:t>
              </w:r>
            </w:ins>
          </w:p>
        </w:tc>
      </w:tr>
    </w:tbl>
    <w:p w14:paraId="2D09DDAB" w14:textId="77777777" w:rsidR="00C31258" w:rsidRDefault="00C31258" w:rsidP="00C31258"/>
    <w:p w14:paraId="4F283DE7" w14:textId="631182A1" w:rsidR="00C31258" w:rsidRDefault="003D0E87" w:rsidP="003D0E87">
      <w:r>
        <w:t xml:space="preserve"> Yukarıda yazdığımız eşitliği C</w:t>
      </w:r>
      <w:r>
        <w:rPr>
          <w:vertAlign w:val="subscript"/>
        </w:rPr>
        <w:t>L</w:t>
      </w:r>
      <w:r>
        <w:t xml:space="preserve"> ve </w:t>
      </w:r>
      <w:r>
        <w:t>C</w:t>
      </w:r>
      <w:r>
        <w:rPr>
          <w:vertAlign w:val="subscript"/>
        </w:rPr>
        <w:t xml:space="preserve">R </w:t>
      </w:r>
      <w:r>
        <w:t>boyunca çizgi integralini alalım:</w:t>
      </w:r>
    </w:p>
    <w:p w14:paraId="0DB0399A" w14:textId="3C9E9021" w:rsidR="003D0E87" w:rsidRDefault="003D0E87" w:rsidP="003D0E87"/>
    <w:p w14:paraId="2A0C0AE5" w14:textId="2B0AC2EB"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8" w:author="Sasan Razmkhah" w:date="2021-08-29T20:23:00Z">
          <w:tblPr>
            <w:tblStyle w:val="TableGrid"/>
            <w:tblW w:w="0" w:type="auto"/>
            <w:tblLook w:val="04A0" w:firstRow="1" w:lastRow="0" w:firstColumn="1" w:lastColumn="0" w:noHBand="0" w:noVBand="1"/>
          </w:tblPr>
        </w:tblPrChange>
      </w:tblPr>
      <w:tblGrid>
        <w:gridCol w:w="4531"/>
        <w:gridCol w:w="4531"/>
        <w:tblGridChange w:id="429">
          <w:tblGrid>
            <w:gridCol w:w="4531"/>
            <w:gridCol w:w="4531"/>
          </w:tblGrid>
        </w:tblGridChange>
      </w:tblGrid>
      <w:tr w:rsidR="003D0E87" w14:paraId="0711C00D" w14:textId="77777777" w:rsidTr="00E04230">
        <w:trPr>
          <w:trHeight w:val="651"/>
          <w:ins w:id="430" w:author="Sasan Razmkhah" w:date="2021-08-29T20:22:00Z"/>
        </w:trPr>
        <w:tc>
          <w:tcPr>
            <w:tcW w:w="4531" w:type="dxa"/>
            <w:shd w:val="clear" w:color="auto" w:fill="auto"/>
            <w:vAlign w:val="center"/>
            <w:tcPrChange w:id="431" w:author="Sasan Razmkhah" w:date="2021-08-29T20:23:00Z">
              <w:tcPr>
                <w:tcW w:w="4531" w:type="dxa"/>
              </w:tcPr>
            </w:tcPrChange>
          </w:tcPr>
          <w:p w14:paraId="23AE392E" w14:textId="1F42C27F" w:rsidR="003D0E87" w:rsidRPr="002F46E1" w:rsidRDefault="003D0E87" w:rsidP="003D0E87">
            <w:pPr>
              <w:keepNext/>
              <w:rPr>
                <w:ins w:id="432" w:author="Sasan Razmkhah" w:date="2021-08-29T20:22:00Z"/>
              </w:rPr>
            </w:pPr>
            <m:oMathPara>
              <m:oMath>
                <m:sSub>
                  <m:sSubPr>
                    <m:ctrlPr>
                      <w:rPr>
                        <w:rFonts w:ascii="Cambria Math" w:hAnsi="Cambria Math"/>
                        <w:i/>
                      </w:rPr>
                    </m:ctrlPr>
                  </m:sSubPr>
                  <m:e>
                    <m:r>
                      <w:rPr>
                        <w:rFonts w:ascii="Cambria Math" w:hAnsi="Cambria Math"/>
                      </w:rPr>
                      <m:t>θ</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eastAsiaTheme="minorEastAsia" w:hAnsi="Cambria Math"/>
                      </w:rPr>
                      <m:t>Rb</m:t>
                    </m:r>
                  </m:sub>
                </m:sSub>
                <m:d>
                  <m:dPr>
                    <m:ctrlPr>
                      <w:rPr>
                        <w:rFonts w:ascii="Cambria Math" w:hAnsi="Cambria Math"/>
                        <w:i/>
                      </w:rPr>
                    </m:ctrlPr>
                  </m:dPr>
                  <m:e>
                    <m:r>
                      <w:rPr>
                        <w:rFonts w:ascii="Cambria Math" w:hAnsi="Cambria Math"/>
                      </w:rPr>
                      <m:t>x</m:t>
                    </m:r>
                    <m:r>
                      <w:rPr>
                        <w:rFonts w:ascii="Cambria Math" w:hAnsi="Cambria Math"/>
                      </w:rPr>
                      <m:t>+d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33" w:author="Sasan Razmkhah" w:date="2021-08-29T20:23:00Z">
              <w:tcPr>
                <w:tcW w:w="4531" w:type="dxa"/>
              </w:tcPr>
            </w:tcPrChange>
          </w:tcPr>
          <w:p w14:paraId="6DD45D72" w14:textId="77777777" w:rsidR="003D0E87" w:rsidRDefault="003D0E87" w:rsidP="00E04230">
            <w:pPr>
              <w:jc w:val="center"/>
              <w:rPr>
                <w:ins w:id="434" w:author="Sasan Razmkhah" w:date="2021-08-29T20:22:00Z"/>
              </w:rPr>
              <w:pPrChange w:id="435" w:author="Sasan Razmkhah" w:date="2021-08-29T20:23:00Z">
                <w:pPr/>
              </w:pPrChange>
            </w:pPr>
            <w:ins w:id="436" w:author="Sasan Razmkhah" w:date="2021-08-29T20:22:00Z">
              <w:r>
                <w:t>(</w:t>
              </w:r>
            </w:ins>
            <w:r>
              <w:t>47</w:t>
            </w:r>
            <w:ins w:id="437" w:author="Sasan Razmkhah" w:date="2021-08-29T20:22:00Z">
              <w:r>
                <w:t>)</w:t>
              </w:r>
            </w:ins>
          </w:p>
        </w:tc>
      </w:tr>
    </w:tbl>
    <w:p w14:paraId="56E46F09" w14:textId="1D393799"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8" w:author="Sasan Razmkhah" w:date="2021-08-29T20:23:00Z">
          <w:tblPr>
            <w:tblStyle w:val="TableGrid"/>
            <w:tblW w:w="0" w:type="auto"/>
            <w:tblLook w:val="04A0" w:firstRow="1" w:lastRow="0" w:firstColumn="1" w:lastColumn="0" w:noHBand="0" w:noVBand="1"/>
          </w:tblPr>
        </w:tblPrChange>
      </w:tblPr>
      <w:tblGrid>
        <w:gridCol w:w="4531"/>
        <w:gridCol w:w="4531"/>
        <w:tblGridChange w:id="439">
          <w:tblGrid>
            <w:gridCol w:w="4531"/>
            <w:gridCol w:w="4531"/>
          </w:tblGrid>
        </w:tblGridChange>
      </w:tblGrid>
      <w:tr w:rsidR="003D0E87" w14:paraId="098259FB" w14:textId="77777777" w:rsidTr="00E04230">
        <w:trPr>
          <w:trHeight w:val="651"/>
          <w:ins w:id="440" w:author="Sasan Razmkhah" w:date="2021-08-29T20:22:00Z"/>
        </w:trPr>
        <w:tc>
          <w:tcPr>
            <w:tcW w:w="4531" w:type="dxa"/>
            <w:shd w:val="clear" w:color="auto" w:fill="auto"/>
            <w:vAlign w:val="center"/>
            <w:tcPrChange w:id="441" w:author="Sasan Razmkhah" w:date="2021-08-29T20:23:00Z">
              <w:tcPr>
                <w:tcW w:w="4531" w:type="dxa"/>
              </w:tcPr>
            </w:tcPrChange>
          </w:tcPr>
          <w:p w14:paraId="79FA96C8" w14:textId="50432D2C" w:rsidR="003D0E87" w:rsidRPr="002F46E1" w:rsidRDefault="003D0E87" w:rsidP="003D0E87">
            <w:pPr>
              <w:keepNext/>
              <w:rPr>
                <w:ins w:id="442" w:author="Sasan Razmkhah" w:date="2021-08-29T20:22:00Z"/>
              </w:rPr>
            </w:pPr>
            <m:oMathPara>
              <m:oMath>
                <m:sSub>
                  <m:sSubPr>
                    <m:ctrlPr>
                      <w:rPr>
                        <w:rFonts w:ascii="Cambria Math" w:hAnsi="Cambria Math"/>
                        <w:i/>
                      </w:rPr>
                    </m:ctrlPr>
                  </m:sSubPr>
                  <m:e>
                    <m:r>
                      <w:rPr>
                        <w:rFonts w:ascii="Cambria Math" w:hAnsi="Cambria Math"/>
                      </w:rPr>
                      <m:t>θ</m:t>
                    </m:r>
                  </m:e>
                  <m:sub>
                    <m:r>
                      <w:rPr>
                        <w:rFonts w:ascii="Cambria Math" w:eastAsiaTheme="minorEastAsia" w:hAnsi="Cambria Math"/>
                      </w:rPr>
                      <m:t>Lb</m:t>
                    </m:r>
                  </m:sub>
                </m:sSub>
                <m:d>
                  <m:dPr>
                    <m:ctrlPr>
                      <w:rPr>
                        <w:rFonts w:ascii="Cambria Math" w:hAnsi="Cambria Math"/>
                        <w:i/>
                      </w:rPr>
                    </m:ctrlPr>
                  </m:dPr>
                  <m:e>
                    <m:r>
                      <w:rPr>
                        <w:rFonts w:ascii="Cambria Math" w:hAnsi="Cambria Math"/>
                      </w:rPr>
                      <m:t>x</m:t>
                    </m:r>
                    <m:r>
                      <w:rPr>
                        <w:rFonts w:ascii="Cambria Math" w:hAnsi="Cambria Math"/>
                      </w:rPr>
                      <m:t>+dx</m:t>
                    </m:r>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43" w:author="Sasan Razmkhah" w:date="2021-08-29T20:23:00Z">
              <w:tcPr>
                <w:tcW w:w="4531" w:type="dxa"/>
              </w:tcPr>
            </w:tcPrChange>
          </w:tcPr>
          <w:p w14:paraId="1D776C4C" w14:textId="0930DDB0" w:rsidR="003D0E87" w:rsidRDefault="003D0E87" w:rsidP="00E04230">
            <w:pPr>
              <w:jc w:val="center"/>
              <w:rPr>
                <w:ins w:id="444" w:author="Sasan Razmkhah" w:date="2021-08-29T20:22:00Z"/>
              </w:rPr>
              <w:pPrChange w:id="445" w:author="Sasan Razmkhah" w:date="2021-08-29T20:23:00Z">
                <w:pPr/>
              </w:pPrChange>
            </w:pPr>
            <w:ins w:id="446" w:author="Sasan Razmkhah" w:date="2021-08-29T20:22:00Z">
              <w:r>
                <w:t>(</w:t>
              </w:r>
            </w:ins>
            <w:r>
              <w:t>48</w:t>
            </w:r>
            <w:ins w:id="447" w:author="Sasan Razmkhah" w:date="2021-08-29T20:22:00Z">
              <w:r>
                <w:t>)</w:t>
              </w:r>
            </w:ins>
          </w:p>
        </w:tc>
      </w:tr>
    </w:tbl>
    <w:p w14:paraId="37169FBB" w14:textId="3C28CA4D" w:rsidR="003D0E87" w:rsidRDefault="003D0E87" w:rsidP="003D0E87"/>
    <w:p w14:paraId="03E5B33C" w14:textId="3C130DC3" w:rsidR="003D0E87" w:rsidRPr="003D0E87" w:rsidRDefault="003D0E87" w:rsidP="003D0E87">
      <w:r>
        <w:t xml:space="preserve"> Josephson eklemini oluşturan süperiletkenlerin kalınlığının London</w:t>
      </w:r>
      <w:bookmarkStart w:id="448" w:name="_GoBack"/>
      <w:bookmarkEnd w:id="448"/>
      <w:r>
        <w:t xml:space="preserve"> depths parametresinden daha büyük olduğunu varsayalım. </w:t>
      </w: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591175" cy="3533775"/>
                    </a:xfrm>
                    <a:prstGeom prst="rect">
                      <a:avLst/>
                    </a:prstGeom>
                  </pic:spPr>
                </pic:pic>
              </a:graphicData>
            </a:graphic>
          </wp:inline>
        </w:drawing>
      </w:r>
    </w:p>
    <w:p w14:paraId="5D7DC776" w14:textId="5B838B75" w:rsidR="00454E85" w:rsidRDefault="00454E85" w:rsidP="00454E85">
      <w:pPr>
        <w:pStyle w:val="Caption"/>
        <w:jc w:val="center"/>
      </w:pPr>
      <w:r>
        <w:t xml:space="preserve">Şekil </w:t>
      </w:r>
      <w:fldSimple w:instr=" SEQ Şekil \* ARABIC ">
        <w:r w:rsidR="00C31258">
          <w:rPr>
            <w:noProof/>
          </w:rPr>
          <w:t>3</w:t>
        </w:r>
      </w:fldSimple>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w:t>
      </w:r>
      <w:r>
        <w:lastRenderedPageBreak/>
        <w:t>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6221486" cy="2684868"/>
                    </a:xfrm>
                    <a:prstGeom prst="rect">
                      <a:avLst/>
                    </a:prstGeom>
                  </pic:spPr>
                </pic:pic>
              </a:graphicData>
            </a:graphic>
          </wp:inline>
        </w:drawing>
      </w:r>
    </w:p>
    <w:p w14:paraId="2607FC75" w14:textId="428E71B6" w:rsidR="00454E85" w:rsidRDefault="00454E85" w:rsidP="00454E85">
      <w:pPr>
        <w:pStyle w:val="Caption"/>
        <w:jc w:val="center"/>
      </w:pPr>
      <w:bookmarkStart w:id="449" w:name="_Ref81160956"/>
      <w:r>
        <w:t xml:space="preserve">Şekil </w:t>
      </w:r>
      <w:fldSimple w:instr=" SEQ Şekil \* ARABIC ">
        <w:r w:rsidR="00C31258">
          <w:rPr>
            <w:noProof/>
          </w:rPr>
          <w:t>4</w:t>
        </w:r>
      </w:fldSimple>
      <w:bookmarkEnd w:id="449"/>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0" w:author="Sasan Razmkhah" w:date="2021-08-29T20:23:00Z">
          <w:tblPr>
            <w:tblStyle w:val="TableGrid"/>
            <w:tblW w:w="0" w:type="auto"/>
            <w:tblLook w:val="04A0" w:firstRow="1" w:lastRow="0" w:firstColumn="1" w:lastColumn="0" w:noHBand="0" w:noVBand="1"/>
          </w:tblPr>
        </w:tblPrChange>
      </w:tblPr>
      <w:tblGrid>
        <w:gridCol w:w="4531"/>
        <w:gridCol w:w="4531"/>
        <w:tblGridChange w:id="451">
          <w:tblGrid>
            <w:gridCol w:w="4531"/>
            <w:gridCol w:w="4531"/>
          </w:tblGrid>
        </w:tblGridChange>
      </w:tblGrid>
      <w:tr w:rsidR="00454E85" w14:paraId="5003019C" w14:textId="77777777" w:rsidTr="00591F3C">
        <w:trPr>
          <w:trHeight w:val="651"/>
          <w:ins w:id="452" w:author="Sasan Razmkhah" w:date="2021-08-29T20:22:00Z"/>
        </w:trPr>
        <w:tc>
          <w:tcPr>
            <w:tcW w:w="4531" w:type="dxa"/>
            <w:shd w:val="clear" w:color="auto" w:fill="auto"/>
            <w:vAlign w:val="center"/>
            <w:tcPrChange w:id="453" w:author="Sasan Razmkhah" w:date="2021-08-29T20:23:00Z">
              <w:tcPr>
                <w:tcW w:w="4531" w:type="dxa"/>
              </w:tcPr>
            </w:tcPrChange>
          </w:tcPr>
          <w:p w14:paraId="1AE294A4" w14:textId="2926B06E" w:rsidR="00454E85" w:rsidRPr="001A62CC" w:rsidRDefault="00591F3C" w:rsidP="00591F3C">
            <w:pPr>
              <w:keepNext/>
              <w:rPr>
                <w:ins w:id="454"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55" w:author="Sasan Razmkhah" w:date="2021-08-29T20:23:00Z">
              <w:tcPr>
                <w:tcW w:w="4531" w:type="dxa"/>
              </w:tcPr>
            </w:tcPrChange>
          </w:tcPr>
          <w:p w14:paraId="016D0FC7" w14:textId="7EEF9912" w:rsidR="00454E85" w:rsidRDefault="00454E85">
            <w:pPr>
              <w:jc w:val="center"/>
              <w:rPr>
                <w:ins w:id="456" w:author="Sasan Razmkhah" w:date="2021-08-29T20:22:00Z"/>
              </w:rPr>
              <w:pPrChange w:id="457" w:author="Sasan Razmkhah" w:date="2021-08-29T20:23:00Z">
                <w:pPr/>
              </w:pPrChange>
            </w:pPr>
            <w:ins w:id="458" w:author="Sasan Razmkhah" w:date="2021-08-29T20:22:00Z">
              <w:r>
                <w:t>(</w:t>
              </w:r>
            </w:ins>
            <w:r>
              <w:t>47</w:t>
            </w:r>
            <w:ins w:id="459"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0" w:author="Sasan Razmkhah" w:date="2021-08-29T20:23:00Z">
          <w:tblPr>
            <w:tblStyle w:val="TableGrid"/>
            <w:tblW w:w="0" w:type="auto"/>
            <w:tblLook w:val="04A0" w:firstRow="1" w:lastRow="0" w:firstColumn="1" w:lastColumn="0" w:noHBand="0" w:noVBand="1"/>
          </w:tblPr>
        </w:tblPrChange>
      </w:tblPr>
      <w:tblGrid>
        <w:gridCol w:w="4531"/>
        <w:gridCol w:w="4531"/>
        <w:tblGridChange w:id="461">
          <w:tblGrid>
            <w:gridCol w:w="4531"/>
            <w:gridCol w:w="4531"/>
          </w:tblGrid>
        </w:tblGridChange>
      </w:tblGrid>
      <w:tr w:rsidR="00454E85" w14:paraId="4D538EC2" w14:textId="77777777" w:rsidTr="00591F3C">
        <w:trPr>
          <w:trHeight w:val="651"/>
          <w:ins w:id="462" w:author="Sasan Razmkhah" w:date="2021-08-29T20:22:00Z"/>
        </w:trPr>
        <w:tc>
          <w:tcPr>
            <w:tcW w:w="4531" w:type="dxa"/>
            <w:shd w:val="clear" w:color="auto" w:fill="auto"/>
            <w:vAlign w:val="center"/>
            <w:tcPrChange w:id="463" w:author="Sasan Razmkhah" w:date="2021-08-29T20:23:00Z">
              <w:tcPr>
                <w:tcW w:w="4531" w:type="dxa"/>
              </w:tcPr>
            </w:tcPrChange>
          </w:tcPr>
          <w:p w14:paraId="5AFDF9BC" w14:textId="21F1ED3B" w:rsidR="00454E85" w:rsidRPr="001A62CC" w:rsidRDefault="00591F3C" w:rsidP="00591F3C">
            <w:pPr>
              <w:keepNext/>
              <w:rPr>
                <w:ins w:id="464"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65" w:author="Sasan Razmkhah" w:date="2021-08-29T20:23:00Z">
              <w:tcPr>
                <w:tcW w:w="4531" w:type="dxa"/>
              </w:tcPr>
            </w:tcPrChange>
          </w:tcPr>
          <w:p w14:paraId="5C62974F" w14:textId="31E1A767" w:rsidR="00454E85" w:rsidRDefault="00454E85">
            <w:pPr>
              <w:jc w:val="center"/>
              <w:rPr>
                <w:ins w:id="466" w:author="Sasan Razmkhah" w:date="2021-08-29T20:22:00Z"/>
              </w:rPr>
              <w:pPrChange w:id="467" w:author="Sasan Razmkhah" w:date="2021-08-29T20:23:00Z">
                <w:pPr/>
              </w:pPrChange>
            </w:pPr>
            <w:ins w:id="468" w:author="Sasan Razmkhah" w:date="2021-08-29T20:22:00Z">
              <w:r>
                <w:t>(</w:t>
              </w:r>
            </w:ins>
            <w:r>
              <w:t>48</w:t>
            </w:r>
            <w:ins w:id="469"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0" w:author="Sasan Razmkhah" w:date="2021-08-29T20:23:00Z">
          <w:tblPr>
            <w:tblStyle w:val="TableGrid"/>
            <w:tblW w:w="0" w:type="auto"/>
            <w:tblLook w:val="04A0" w:firstRow="1" w:lastRow="0" w:firstColumn="1" w:lastColumn="0" w:noHBand="0" w:noVBand="1"/>
          </w:tblPr>
        </w:tblPrChange>
      </w:tblPr>
      <w:tblGrid>
        <w:gridCol w:w="4531"/>
        <w:gridCol w:w="4531"/>
        <w:tblGridChange w:id="471">
          <w:tblGrid>
            <w:gridCol w:w="4531"/>
            <w:gridCol w:w="4531"/>
          </w:tblGrid>
        </w:tblGridChange>
      </w:tblGrid>
      <w:tr w:rsidR="00454E85" w14:paraId="64A5E5EA" w14:textId="77777777" w:rsidTr="00591F3C">
        <w:trPr>
          <w:trHeight w:val="651"/>
          <w:ins w:id="472" w:author="Sasan Razmkhah" w:date="2021-08-29T20:22:00Z"/>
        </w:trPr>
        <w:tc>
          <w:tcPr>
            <w:tcW w:w="4531" w:type="dxa"/>
            <w:shd w:val="clear" w:color="auto" w:fill="auto"/>
            <w:vAlign w:val="center"/>
            <w:tcPrChange w:id="473" w:author="Sasan Razmkhah" w:date="2021-08-29T20:23:00Z">
              <w:tcPr>
                <w:tcW w:w="4531" w:type="dxa"/>
              </w:tcPr>
            </w:tcPrChange>
          </w:tcPr>
          <w:p w14:paraId="41B57DBC" w14:textId="0043C464" w:rsidR="00454E85" w:rsidRPr="001A62CC" w:rsidRDefault="00454E85" w:rsidP="00591F3C">
            <w:pPr>
              <w:keepNext/>
              <w:rPr>
                <w:ins w:id="474"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475" w:author="Sasan Razmkhah" w:date="2021-08-29T20:23:00Z">
              <w:tcPr>
                <w:tcW w:w="4531" w:type="dxa"/>
              </w:tcPr>
            </w:tcPrChange>
          </w:tcPr>
          <w:p w14:paraId="6AA55B21" w14:textId="031D547B" w:rsidR="00454E85" w:rsidRDefault="00454E85">
            <w:pPr>
              <w:jc w:val="center"/>
              <w:rPr>
                <w:ins w:id="476" w:author="Sasan Razmkhah" w:date="2021-08-29T20:22:00Z"/>
              </w:rPr>
              <w:pPrChange w:id="477" w:author="Sasan Razmkhah" w:date="2021-08-29T20:23:00Z">
                <w:pPr/>
              </w:pPrChange>
            </w:pPr>
            <w:ins w:id="478" w:author="Sasan Razmkhah" w:date="2021-08-29T20:22:00Z">
              <w:r>
                <w:t>(</w:t>
              </w:r>
            </w:ins>
            <w:r>
              <w:t>49</w:t>
            </w:r>
            <w:ins w:id="479"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0" w:author="Sasan Razmkhah" w:date="2021-08-29T20:23:00Z">
          <w:tblPr>
            <w:tblStyle w:val="TableGrid"/>
            <w:tblW w:w="0" w:type="auto"/>
            <w:tblLook w:val="04A0" w:firstRow="1" w:lastRow="0" w:firstColumn="1" w:lastColumn="0" w:noHBand="0" w:noVBand="1"/>
          </w:tblPr>
        </w:tblPrChange>
      </w:tblPr>
      <w:tblGrid>
        <w:gridCol w:w="4531"/>
        <w:gridCol w:w="4531"/>
        <w:tblGridChange w:id="481">
          <w:tblGrid>
            <w:gridCol w:w="4531"/>
            <w:gridCol w:w="4531"/>
          </w:tblGrid>
        </w:tblGridChange>
      </w:tblGrid>
      <w:tr w:rsidR="00454E85" w14:paraId="4D30BEDF" w14:textId="77777777" w:rsidTr="00591F3C">
        <w:trPr>
          <w:trHeight w:val="651"/>
          <w:ins w:id="482" w:author="Sasan Razmkhah" w:date="2021-08-29T20:22:00Z"/>
        </w:trPr>
        <w:tc>
          <w:tcPr>
            <w:tcW w:w="4531" w:type="dxa"/>
            <w:shd w:val="clear" w:color="auto" w:fill="auto"/>
            <w:vAlign w:val="center"/>
            <w:tcPrChange w:id="483" w:author="Sasan Razmkhah" w:date="2021-08-29T20:23:00Z">
              <w:tcPr>
                <w:tcW w:w="4531" w:type="dxa"/>
              </w:tcPr>
            </w:tcPrChange>
          </w:tcPr>
          <w:p w14:paraId="302CE3A2" w14:textId="165A7AAA" w:rsidR="00454E85" w:rsidRPr="001A62CC" w:rsidRDefault="00591F3C" w:rsidP="00591F3C">
            <w:pPr>
              <w:keepNext/>
              <w:rPr>
                <w:ins w:id="484"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485" w:author="Sasan Razmkhah" w:date="2021-08-29T20:23:00Z">
              <w:tcPr>
                <w:tcW w:w="4531" w:type="dxa"/>
              </w:tcPr>
            </w:tcPrChange>
          </w:tcPr>
          <w:p w14:paraId="452590CC" w14:textId="3BCFF833" w:rsidR="00454E85" w:rsidRDefault="00454E85">
            <w:pPr>
              <w:jc w:val="center"/>
              <w:rPr>
                <w:ins w:id="486" w:author="Sasan Razmkhah" w:date="2021-08-29T20:22:00Z"/>
              </w:rPr>
              <w:pPrChange w:id="487" w:author="Sasan Razmkhah" w:date="2021-08-29T20:23:00Z">
                <w:pPr/>
              </w:pPrChange>
            </w:pPr>
            <w:ins w:id="488" w:author="Sasan Razmkhah" w:date="2021-08-29T20:22:00Z">
              <w:r>
                <w:t>(</w:t>
              </w:r>
            </w:ins>
            <w:r>
              <w:t>50</w:t>
            </w:r>
            <w:ins w:id="489"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0" w:author="Sasan Razmkhah" w:date="2021-08-29T20:23:00Z">
          <w:tblPr>
            <w:tblStyle w:val="TableGrid"/>
            <w:tblW w:w="0" w:type="auto"/>
            <w:tblLook w:val="04A0" w:firstRow="1" w:lastRow="0" w:firstColumn="1" w:lastColumn="0" w:noHBand="0" w:noVBand="1"/>
          </w:tblPr>
        </w:tblPrChange>
      </w:tblPr>
      <w:tblGrid>
        <w:gridCol w:w="4531"/>
        <w:gridCol w:w="4531"/>
        <w:tblGridChange w:id="491">
          <w:tblGrid>
            <w:gridCol w:w="4531"/>
            <w:gridCol w:w="4531"/>
          </w:tblGrid>
        </w:tblGridChange>
      </w:tblGrid>
      <w:tr w:rsidR="00454E85" w14:paraId="4261E906" w14:textId="77777777" w:rsidTr="00591F3C">
        <w:trPr>
          <w:trHeight w:val="651"/>
          <w:ins w:id="492" w:author="Sasan Razmkhah" w:date="2021-08-29T20:22:00Z"/>
        </w:trPr>
        <w:tc>
          <w:tcPr>
            <w:tcW w:w="4531" w:type="dxa"/>
            <w:shd w:val="clear" w:color="auto" w:fill="auto"/>
            <w:vAlign w:val="center"/>
            <w:tcPrChange w:id="493" w:author="Sasan Razmkhah" w:date="2021-08-29T20:23:00Z">
              <w:tcPr>
                <w:tcW w:w="4531" w:type="dxa"/>
              </w:tcPr>
            </w:tcPrChange>
          </w:tcPr>
          <w:p w14:paraId="734A4530" w14:textId="7DB5A87C" w:rsidR="00454E85" w:rsidRPr="001A62CC" w:rsidRDefault="00591F3C" w:rsidP="00591F3C">
            <w:pPr>
              <w:keepNext/>
              <w:rPr>
                <w:ins w:id="494"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495" w:author="Sasan Razmkhah" w:date="2021-08-29T20:23:00Z">
              <w:tcPr>
                <w:tcW w:w="4531" w:type="dxa"/>
              </w:tcPr>
            </w:tcPrChange>
          </w:tcPr>
          <w:p w14:paraId="034D2A71" w14:textId="4AF2590E" w:rsidR="00454E85" w:rsidRDefault="00454E85">
            <w:pPr>
              <w:jc w:val="center"/>
              <w:rPr>
                <w:ins w:id="496" w:author="Sasan Razmkhah" w:date="2021-08-29T20:22:00Z"/>
              </w:rPr>
              <w:pPrChange w:id="497" w:author="Sasan Razmkhah" w:date="2021-08-29T20:23:00Z">
                <w:pPr/>
              </w:pPrChange>
            </w:pPr>
            <w:ins w:id="498" w:author="Sasan Razmkhah" w:date="2021-08-29T20:22:00Z">
              <w:r>
                <w:t>(</w:t>
              </w:r>
            </w:ins>
            <w:r>
              <w:t>51</w:t>
            </w:r>
            <w:ins w:id="499"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0" w:author="Sasan Razmkhah" w:date="2021-08-29T20:23:00Z">
          <w:tblPr>
            <w:tblStyle w:val="TableGrid"/>
            <w:tblW w:w="0" w:type="auto"/>
            <w:tblLook w:val="04A0" w:firstRow="1" w:lastRow="0" w:firstColumn="1" w:lastColumn="0" w:noHBand="0" w:noVBand="1"/>
          </w:tblPr>
        </w:tblPrChange>
      </w:tblPr>
      <w:tblGrid>
        <w:gridCol w:w="4531"/>
        <w:gridCol w:w="4531"/>
        <w:tblGridChange w:id="501">
          <w:tblGrid>
            <w:gridCol w:w="4531"/>
            <w:gridCol w:w="4531"/>
          </w:tblGrid>
        </w:tblGridChange>
      </w:tblGrid>
      <w:tr w:rsidR="00454E85" w14:paraId="5E2E74E7" w14:textId="77777777" w:rsidTr="00454E85">
        <w:trPr>
          <w:trHeight w:val="704"/>
          <w:ins w:id="502" w:author="Sasan Razmkhah" w:date="2021-08-29T20:22:00Z"/>
        </w:trPr>
        <w:tc>
          <w:tcPr>
            <w:tcW w:w="4531" w:type="dxa"/>
            <w:shd w:val="clear" w:color="auto" w:fill="auto"/>
            <w:vAlign w:val="center"/>
            <w:tcPrChange w:id="503" w:author="Sasan Razmkhah" w:date="2021-08-29T20:23:00Z">
              <w:tcPr>
                <w:tcW w:w="4531" w:type="dxa"/>
              </w:tcPr>
            </w:tcPrChange>
          </w:tcPr>
          <w:p w14:paraId="21EF72E1" w14:textId="34027BB3" w:rsidR="00454E85" w:rsidRPr="001A62CC" w:rsidRDefault="00454E85" w:rsidP="00591F3C">
            <w:pPr>
              <w:keepNext/>
              <w:rPr>
                <w:ins w:id="504" w:author="Sasan Razmkhah" w:date="2021-08-29T20:22:00Z"/>
              </w:rPr>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505" w:author="Sasan Razmkhah" w:date="2021-08-29T20:23:00Z">
              <w:tcPr>
                <w:tcW w:w="4531" w:type="dxa"/>
              </w:tcPr>
            </w:tcPrChange>
          </w:tcPr>
          <w:p w14:paraId="7A16F7D4" w14:textId="2BCC0EC5" w:rsidR="00454E85" w:rsidRDefault="00454E85">
            <w:pPr>
              <w:jc w:val="center"/>
              <w:rPr>
                <w:ins w:id="506" w:author="Sasan Razmkhah" w:date="2021-08-29T20:22:00Z"/>
              </w:rPr>
              <w:pPrChange w:id="507" w:author="Sasan Razmkhah" w:date="2021-08-29T20:23:00Z">
                <w:pPr/>
              </w:pPrChange>
            </w:pPr>
            <w:ins w:id="508" w:author="Sasan Razmkhah" w:date="2021-08-29T20:22:00Z">
              <w:r>
                <w:t>(</w:t>
              </w:r>
            </w:ins>
            <w:r>
              <w:t>52</w:t>
            </w:r>
            <w:ins w:id="509"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0" w:author="Sasan Razmkhah" w:date="2021-08-29T20:23:00Z">
          <w:tblPr>
            <w:tblStyle w:val="TableGrid"/>
            <w:tblW w:w="0" w:type="auto"/>
            <w:tblLook w:val="04A0" w:firstRow="1" w:lastRow="0" w:firstColumn="1" w:lastColumn="0" w:noHBand="0" w:noVBand="1"/>
          </w:tblPr>
        </w:tblPrChange>
      </w:tblPr>
      <w:tblGrid>
        <w:gridCol w:w="4531"/>
        <w:gridCol w:w="4531"/>
        <w:tblGridChange w:id="511">
          <w:tblGrid>
            <w:gridCol w:w="4531"/>
            <w:gridCol w:w="4531"/>
          </w:tblGrid>
        </w:tblGridChange>
      </w:tblGrid>
      <w:tr w:rsidR="00454E85" w14:paraId="71AC32FA" w14:textId="77777777" w:rsidTr="00591F3C">
        <w:trPr>
          <w:trHeight w:val="704"/>
          <w:ins w:id="512" w:author="Sasan Razmkhah" w:date="2021-08-29T20:22:00Z"/>
        </w:trPr>
        <w:tc>
          <w:tcPr>
            <w:tcW w:w="4531" w:type="dxa"/>
            <w:shd w:val="clear" w:color="auto" w:fill="auto"/>
            <w:vAlign w:val="center"/>
            <w:tcPrChange w:id="513" w:author="Sasan Razmkhah" w:date="2021-08-29T20:23:00Z">
              <w:tcPr>
                <w:tcW w:w="4531" w:type="dxa"/>
              </w:tcPr>
            </w:tcPrChange>
          </w:tcPr>
          <w:p w14:paraId="5C696FD9" w14:textId="618D72B3" w:rsidR="00454E85" w:rsidRPr="001A62CC" w:rsidRDefault="00454E85" w:rsidP="00591F3C">
            <w:pPr>
              <w:keepNext/>
              <w:rPr>
                <w:ins w:id="514"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15" w:author="Sasan Razmkhah" w:date="2021-08-29T20:23:00Z">
              <w:tcPr>
                <w:tcW w:w="4531" w:type="dxa"/>
              </w:tcPr>
            </w:tcPrChange>
          </w:tcPr>
          <w:p w14:paraId="53F4CEBE" w14:textId="6F861240" w:rsidR="00454E85" w:rsidRDefault="00454E85">
            <w:pPr>
              <w:jc w:val="center"/>
              <w:rPr>
                <w:ins w:id="516" w:author="Sasan Razmkhah" w:date="2021-08-29T20:22:00Z"/>
              </w:rPr>
              <w:pPrChange w:id="517" w:author="Sasan Razmkhah" w:date="2021-08-29T20:23:00Z">
                <w:pPr/>
              </w:pPrChange>
            </w:pPr>
            <w:ins w:id="518" w:author="Sasan Razmkhah" w:date="2021-08-29T20:22:00Z">
              <w:r>
                <w:t>(</w:t>
              </w:r>
            </w:ins>
            <w:r>
              <w:t>53</w:t>
            </w:r>
            <w:ins w:id="519"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0" w:author="Sasan Razmkhah" w:date="2021-08-29T20:23:00Z">
          <w:tblPr>
            <w:tblStyle w:val="TableGrid"/>
            <w:tblW w:w="0" w:type="auto"/>
            <w:tblLook w:val="04A0" w:firstRow="1" w:lastRow="0" w:firstColumn="1" w:lastColumn="0" w:noHBand="0" w:noVBand="1"/>
          </w:tblPr>
        </w:tblPrChange>
      </w:tblPr>
      <w:tblGrid>
        <w:gridCol w:w="4531"/>
        <w:gridCol w:w="4531"/>
        <w:tblGridChange w:id="521">
          <w:tblGrid>
            <w:gridCol w:w="4531"/>
            <w:gridCol w:w="4531"/>
          </w:tblGrid>
        </w:tblGridChange>
      </w:tblGrid>
      <w:tr w:rsidR="00DD5B49" w14:paraId="484FBA2D" w14:textId="77777777" w:rsidTr="00591F3C">
        <w:trPr>
          <w:trHeight w:val="704"/>
          <w:ins w:id="522" w:author="Sasan Razmkhah" w:date="2021-08-29T20:22:00Z"/>
        </w:trPr>
        <w:tc>
          <w:tcPr>
            <w:tcW w:w="4531" w:type="dxa"/>
            <w:shd w:val="clear" w:color="auto" w:fill="auto"/>
            <w:vAlign w:val="center"/>
            <w:tcPrChange w:id="523" w:author="Sasan Razmkhah" w:date="2021-08-29T20:23:00Z">
              <w:tcPr>
                <w:tcW w:w="4531" w:type="dxa"/>
              </w:tcPr>
            </w:tcPrChange>
          </w:tcPr>
          <w:p w14:paraId="21771095" w14:textId="11329372" w:rsidR="00DD5B49" w:rsidRPr="001A62CC" w:rsidRDefault="00DD5B49" w:rsidP="00591F3C">
            <w:pPr>
              <w:keepNext/>
              <w:rPr>
                <w:ins w:id="524"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25" w:author="Sasan Razmkhah" w:date="2021-08-29T20:23:00Z">
              <w:tcPr>
                <w:tcW w:w="4531" w:type="dxa"/>
              </w:tcPr>
            </w:tcPrChange>
          </w:tcPr>
          <w:p w14:paraId="6FC3DF05" w14:textId="64859427" w:rsidR="00DD5B49" w:rsidRDefault="00DD5B49">
            <w:pPr>
              <w:jc w:val="center"/>
              <w:rPr>
                <w:ins w:id="526" w:author="Sasan Razmkhah" w:date="2021-08-29T20:22:00Z"/>
              </w:rPr>
              <w:pPrChange w:id="527" w:author="Sasan Razmkhah" w:date="2021-08-29T20:23:00Z">
                <w:pPr/>
              </w:pPrChange>
            </w:pPr>
            <w:ins w:id="528" w:author="Sasan Razmkhah" w:date="2021-08-29T20:22:00Z">
              <w:r>
                <w:t>(</w:t>
              </w:r>
            </w:ins>
            <w:r>
              <w:t>54</w:t>
            </w:r>
            <w:ins w:id="529" w:author="Sasan Razmkhah" w:date="2021-08-29T20:22:00Z">
              <w:r>
                <w:t>)</w:t>
              </w:r>
            </w:ins>
          </w:p>
        </w:tc>
      </w:tr>
    </w:tbl>
    <w:p w14:paraId="4A184E0C" w14:textId="77777777" w:rsidR="00DD5B49" w:rsidRDefault="00DD5B49" w:rsidP="00454E85"/>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3C6D5274" w:rsidR="00AD0C60" w:rsidRDefault="00AD0C60" w:rsidP="00AD0C60">
      <w:pPr>
        <w:jc w:val="both"/>
      </w:pPr>
      <w:r>
        <w:t xml:space="preserve"> Bir süperiletken de çeşitli akım </w:t>
      </w:r>
      <w:commentRangeStart w:id="530"/>
      <w:r>
        <w:t>taşıyıcıla</w:t>
      </w:r>
      <w:commentRangeEnd w:id="530"/>
      <w:r>
        <w:rPr>
          <w:rStyle w:val="CommentReference"/>
        </w:rPr>
        <w:commentReference w:id="530"/>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D5B49" w:rsidRPr="00DD5B49">
        <w:t>3</w:t>
      </w:r>
      <w:r>
        <w:t xml:space="preserve">) </w:t>
      </w:r>
      <w:commentRangeStart w:id="531"/>
      <w:r>
        <w:t>Cooper çiftlerinin yoğunluğu aşağıdaki şekilde ifade edilebilir:</w:t>
      </w:r>
      <w:commentRangeEnd w:id="531"/>
      <w:r w:rsidR="00AC1D43">
        <w:rPr>
          <w:rStyle w:val="CommentReference"/>
        </w:rPr>
        <w:commentReference w:id="53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2" w:author="Sasan Razmkhah" w:date="2021-08-29T20:23:00Z">
          <w:tblPr>
            <w:tblStyle w:val="TableGrid"/>
            <w:tblW w:w="0" w:type="auto"/>
            <w:tblLook w:val="04A0" w:firstRow="1" w:lastRow="0" w:firstColumn="1" w:lastColumn="0" w:noHBand="0" w:noVBand="1"/>
          </w:tblPr>
        </w:tblPrChange>
      </w:tblPr>
      <w:tblGrid>
        <w:gridCol w:w="4531"/>
        <w:gridCol w:w="4531"/>
        <w:tblGridChange w:id="533">
          <w:tblGrid>
            <w:gridCol w:w="4531"/>
            <w:gridCol w:w="4531"/>
          </w:tblGrid>
        </w:tblGridChange>
      </w:tblGrid>
      <w:tr w:rsidR="00AD0C60" w14:paraId="34E794AF" w14:textId="77777777" w:rsidTr="00C724EF">
        <w:trPr>
          <w:trHeight w:val="651"/>
          <w:ins w:id="534" w:author="Sasan Razmkhah" w:date="2021-08-29T20:22:00Z"/>
        </w:trPr>
        <w:tc>
          <w:tcPr>
            <w:tcW w:w="4531" w:type="dxa"/>
            <w:shd w:val="clear" w:color="auto" w:fill="auto"/>
            <w:vAlign w:val="center"/>
            <w:tcPrChange w:id="535" w:author="Sasan Razmkhah" w:date="2021-08-29T20:23:00Z">
              <w:tcPr>
                <w:tcW w:w="4531" w:type="dxa"/>
              </w:tcPr>
            </w:tcPrChange>
          </w:tcPr>
          <w:p w14:paraId="79F78B05" w14:textId="510A2434" w:rsidR="00AD0C60" w:rsidRPr="002F46E1" w:rsidRDefault="00AD0C60" w:rsidP="00C724EF">
            <w:pPr>
              <w:keepNext/>
              <w:jc w:val="both"/>
              <w:rPr>
                <w:ins w:id="536"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537" w:author="Sasan Razmkhah" w:date="2021-08-29T20:23:00Z">
              <w:tcPr>
                <w:tcW w:w="4531" w:type="dxa"/>
              </w:tcPr>
            </w:tcPrChange>
          </w:tcPr>
          <w:p w14:paraId="289D4833" w14:textId="0ED87E82" w:rsidR="00AD0C60" w:rsidRDefault="00AD0C60">
            <w:pPr>
              <w:jc w:val="center"/>
              <w:rPr>
                <w:ins w:id="538" w:author="Sasan Razmkhah" w:date="2021-08-29T20:22:00Z"/>
              </w:rPr>
              <w:pPrChange w:id="539" w:author="Sasan Razmkhah" w:date="2021-08-29T20:23:00Z">
                <w:pPr/>
              </w:pPrChange>
            </w:pPr>
            <w:ins w:id="540" w:author="Sasan Razmkhah" w:date="2021-08-29T20:22:00Z">
              <w:r>
                <w:t>(</w:t>
              </w:r>
            </w:ins>
            <w:r w:rsidR="00DD5B49">
              <w:t>55</w:t>
            </w:r>
            <w:ins w:id="541"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5DC72841" w:rsidR="0066496E" w:rsidRDefault="0066496E" w:rsidP="00AD0C60">
      <w:pPr>
        <w:jc w:val="both"/>
        <w:rPr>
          <w:rFonts w:eastAsiaTheme="minorEastAsia"/>
        </w:rPr>
      </w:pPr>
      <w:r>
        <w:rPr>
          <w:rFonts w:eastAsiaTheme="minorEastAsia"/>
        </w:rPr>
        <w:t xml:space="preserve"> </w:t>
      </w:r>
      <w:commentRangeStart w:id="542"/>
      <w:r>
        <w:rPr>
          <w:rFonts w:eastAsiaTheme="minorEastAsia"/>
        </w:rPr>
        <w:t xml:space="preserve">Eşitlik </w:t>
      </w:r>
      <w:r w:rsidRPr="00DD5B49">
        <w:rPr>
          <w:rFonts w:eastAsiaTheme="minorEastAsia"/>
        </w:rPr>
        <w:t>21</w:t>
      </w:r>
      <w:commentRangeEnd w:id="542"/>
      <w:r w:rsidRPr="00DD5B49">
        <w:rPr>
          <w:rFonts w:eastAsiaTheme="minorEastAsia"/>
        </w:rPr>
        <w:commentReference w:id="542"/>
      </w:r>
      <w:r>
        <w:rPr>
          <w:rFonts w:eastAsiaTheme="minorEastAsia"/>
        </w:rPr>
        <w:t xml:space="preserve"> 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543"/>
      <w:r>
        <w:rPr>
          <w:rFonts w:eastAsiaTheme="minorEastAsia"/>
        </w:rPr>
        <w:t>ilişkisini ortaya koyabiliriz:</w:t>
      </w:r>
      <w:commentRangeEnd w:id="543"/>
      <w:r w:rsidR="00FA42E0">
        <w:rPr>
          <w:rStyle w:val="CommentReference"/>
        </w:rPr>
        <w:commentReference w:id="54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4" w:author="Sasan Razmkhah" w:date="2021-08-29T20:23:00Z">
          <w:tblPr>
            <w:tblStyle w:val="TableGrid"/>
            <w:tblW w:w="0" w:type="auto"/>
            <w:tblLook w:val="04A0" w:firstRow="1" w:lastRow="0" w:firstColumn="1" w:lastColumn="0" w:noHBand="0" w:noVBand="1"/>
          </w:tblPr>
        </w:tblPrChange>
      </w:tblPr>
      <w:tblGrid>
        <w:gridCol w:w="4531"/>
        <w:gridCol w:w="4531"/>
        <w:tblGridChange w:id="545">
          <w:tblGrid>
            <w:gridCol w:w="4531"/>
            <w:gridCol w:w="4531"/>
          </w:tblGrid>
        </w:tblGridChange>
      </w:tblGrid>
      <w:tr w:rsidR="00E404F6" w14:paraId="3F2C4908" w14:textId="77777777" w:rsidTr="00350958">
        <w:trPr>
          <w:trHeight w:val="651"/>
          <w:ins w:id="546" w:author="Sasan Razmkhah" w:date="2021-08-29T20:22:00Z"/>
        </w:trPr>
        <w:tc>
          <w:tcPr>
            <w:tcW w:w="4531" w:type="dxa"/>
            <w:shd w:val="clear" w:color="auto" w:fill="auto"/>
            <w:vAlign w:val="center"/>
            <w:tcPrChange w:id="547"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548" w:author="Sasan Razmkhah" w:date="2021-08-29T20:22:00Z"/>
              </w:rPr>
            </w:pPr>
          </w:p>
        </w:tc>
        <w:tc>
          <w:tcPr>
            <w:tcW w:w="4531" w:type="dxa"/>
            <w:shd w:val="clear" w:color="auto" w:fill="auto"/>
            <w:vAlign w:val="center"/>
            <w:tcPrChange w:id="549" w:author="Sasan Razmkhah" w:date="2021-08-29T20:23:00Z">
              <w:tcPr>
                <w:tcW w:w="4531" w:type="dxa"/>
              </w:tcPr>
            </w:tcPrChange>
          </w:tcPr>
          <w:p w14:paraId="7EE20023" w14:textId="7CD28FA5" w:rsidR="00E404F6" w:rsidRDefault="00E404F6">
            <w:pPr>
              <w:jc w:val="center"/>
              <w:rPr>
                <w:ins w:id="550" w:author="Sasan Razmkhah" w:date="2021-08-29T20:22:00Z"/>
              </w:rPr>
              <w:pPrChange w:id="551" w:author="Sasan Razmkhah" w:date="2021-08-29T20:23:00Z">
                <w:pPr/>
              </w:pPrChange>
            </w:pPr>
            <w:ins w:id="552" w:author="Sasan Razmkhah" w:date="2021-08-29T20:22:00Z">
              <w:r>
                <w:t>(</w:t>
              </w:r>
            </w:ins>
            <w:r w:rsidR="00DD5B49">
              <w:t>56</w:t>
            </w:r>
            <w:ins w:id="553"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4" w:author="Sasan Razmkhah" w:date="2021-08-29T20:23:00Z">
          <w:tblPr>
            <w:tblStyle w:val="TableGrid"/>
            <w:tblW w:w="0" w:type="auto"/>
            <w:tblLook w:val="04A0" w:firstRow="1" w:lastRow="0" w:firstColumn="1" w:lastColumn="0" w:noHBand="0" w:noVBand="1"/>
          </w:tblPr>
        </w:tblPrChange>
      </w:tblPr>
      <w:tblGrid>
        <w:gridCol w:w="4531"/>
        <w:gridCol w:w="4531"/>
        <w:tblGridChange w:id="555">
          <w:tblGrid>
            <w:gridCol w:w="4531"/>
            <w:gridCol w:w="4531"/>
          </w:tblGrid>
        </w:tblGridChange>
      </w:tblGrid>
      <w:tr w:rsidR="00FA72E1" w14:paraId="3DD83469" w14:textId="77777777" w:rsidTr="00350958">
        <w:trPr>
          <w:trHeight w:val="651"/>
          <w:ins w:id="556" w:author="Sasan Razmkhah" w:date="2021-08-29T20:22:00Z"/>
        </w:trPr>
        <w:tc>
          <w:tcPr>
            <w:tcW w:w="4531" w:type="dxa"/>
            <w:shd w:val="clear" w:color="auto" w:fill="auto"/>
            <w:vAlign w:val="center"/>
            <w:tcPrChange w:id="557" w:author="Sasan Razmkhah" w:date="2021-08-29T20:23:00Z">
              <w:tcPr>
                <w:tcW w:w="4531" w:type="dxa"/>
              </w:tcPr>
            </w:tcPrChange>
          </w:tcPr>
          <w:p w14:paraId="1FC04250" w14:textId="7CC059E0" w:rsidR="00FA72E1" w:rsidRPr="002F46E1" w:rsidRDefault="00FA72E1" w:rsidP="00350958">
            <w:pPr>
              <w:keepNext/>
              <w:jc w:val="both"/>
              <w:rPr>
                <w:ins w:id="558"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559" w:author="Sasan Razmkhah" w:date="2021-08-29T20:23:00Z">
              <w:tcPr>
                <w:tcW w:w="4531" w:type="dxa"/>
              </w:tcPr>
            </w:tcPrChange>
          </w:tcPr>
          <w:p w14:paraId="2DBCC4D7" w14:textId="320312E7" w:rsidR="00FA72E1" w:rsidRDefault="00FA72E1">
            <w:pPr>
              <w:jc w:val="center"/>
              <w:rPr>
                <w:ins w:id="560" w:author="Sasan Razmkhah" w:date="2021-08-29T20:22:00Z"/>
              </w:rPr>
              <w:pPrChange w:id="561" w:author="Sasan Razmkhah" w:date="2021-08-29T20:23:00Z">
                <w:pPr/>
              </w:pPrChange>
            </w:pPr>
            <w:ins w:id="562" w:author="Sasan Razmkhah" w:date="2021-08-29T20:22:00Z">
              <w:r>
                <w:t>(</w:t>
              </w:r>
            </w:ins>
            <w:r w:rsidR="00DD5B49">
              <w:t>57</w:t>
            </w:r>
            <w:ins w:id="563"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564"/>
      <w:r>
        <w:t>manyetik alan cinsinden yazarak</w:t>
      </w:r>
      <w:commentRangeEnd w:id="564"/>
      <w:r>
        <w:rPr>
          <w:rStyle w:val="CommentReference"/>
        </w:rPr>
        <w:commentReference w:id="564"/>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5" w:author="Sasan Razmkhah" w:date="2021-08-29T20:23:00Z">
          <w:tblPr>
            <w:tblStyle w:val="TableGrid"/>
            <w:tblW w:w="0" w:type="auto"/>
            <w:tblLook w:val="04A0" w:firstRow="1" w:lastRow="0" w:firstColumn="1" w:lastColumn="0" w:noHBand="0" w:noVBand="1"/>
          </w:tblPr>
        </w:tblPrChange>
      </w:tblPr>
      <w:tblGrid>
        <w:gridCol w:w="4531"/>
        <w:gridCol w:w="4531"/>
        <w:tblGridChange w:id="566">
          <w:tblGrid>
            <w:gridCol w:w="4531"/>
            <w:gridCol w:w="4531"/>
          </w:tblGrid>
        </w:tblGridChange>
      </w:tblGrid>
      <w:tr w:rsidR="00A7056E" w14:paraId="315B30C4" w14:textId="77777777" w:rsidTr="00350958">
        <w:trPr>
          <w:trHeight w:val="651"/>
          <w:ins w:id="567" w:author="Sasan Razmkhah" w:date="2021-08-29T20:22:00Z"/>
        </w:trPr>
        <w:tc>
          <w:tcPr>
            <w:tcW w:w="4531" w:type="dxa"/>
            <w:shd w:val="clear" w:color="auto" w:fill="auto"/>
            <w:vAlign w:val="center"/>
            <w:tcPrChange w:id="568" w:author="Sasan Razmkhah" w:date="2021-08-29T20:23:00Z">
              <w:tcPr>
                <w:tcW w:w="4531" w:type="dxa"/>
              </w:tcPr>
            </w:tcPrChange>
          </w:tcPr>
          <w:p w14:paraId="4E291AA6" w14:textId="09EA8894" w:rsidR="00A7056E" w:rsidRPr="002F46E1" w:rsidRDefault="00591F3C" w:rsidP="00A7056E">
            <w:pPr>
              <w:keepNext/>
              <w:jc w:val="both"/>
              <w:rPr>
                <w:ins w:id="569"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70" w:author="Sasan Razmkhah" w:date="2021-08-29T20:23:00Z">
              <w:tcPr>
                <w:tcW w:w="4531" w:type="dxa"/>
              </w:tcPr>
            </w:tcPrChange>
          </w:tcPr>
          <w:p w14:paraId="19F04386" w14:textId="2DE96F37" w:rsidR="00A7056E" w:rsidRDefault="00A7056E">
            <w:pPr>
              <w:jc w:val="center"/>
              <w:rPr>
                <w:ins w:id="571" w:author="Sasan Razmkhah" w:date="2021-08-29T20:22:00Z"/>
              </w:rPr>
              <w:pPrChange w:id="572" w:author="Sasan Razmkhah" w:date="2021-08-29T20:23:00Z">
                <w:pPr/>
              </w:pPrChange>
            </w:pPr>
            <w:ins w:id="573" w:author="Sasan Razmkhah" w:date="2021-08-29T20:22:00Z">
              <w:r>
                <w:t>(</w:t>
              </w:r>
            </w:ins>
            <w:r w:rsidR="00DD5B49">
              <w:t>58</w:t>
            </w:r>
            <w:ins w:id="574"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575"/>
      <w:r w:rsidR="00DE6636">
        <w:t>olmalıdır</w:t>
      </w:r>
      <w:commentRangeEnd w:id="575"/>
      <w:r w:rsidR="00DE6636">
        <w:rPr>
          <w:rStyle w:val="CommentReference"/>
        </w:rPr>
        <w:commentReference w:id="575"/>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6" w:author="Sasan Razmkhah" w:date="2021-08-29T20:23:00Z">
          <w:tblPr>
            <w:tblStyle w:val="TableGrid"/>
            <w:tblW w:w="0" w:type="auto"/>
            <w:tblLook w:val="04A0" w:firstRow="1" w:lastRow="0" w:firstColumn="1" w:lastColumn="0" w:noHBand="0" w:noVBand="1"/>
          </w:tblPr>
        </w:tblPrChange>
      </w:tblPr>
      <w:tblGrid>
        <w:gridCol w:w="4531"/>
        <w:gridCol w:w="4531"/>
        <w:tblGridChange w:id="577">
          <w:tblGrid>
            <w:gridCol w:w="4531"/>
            <w:gridCol w:w="4531"/>
          </w:tblGrid>
        </w:tblGridChange>
      </w:tblGrid>
      <w:tr w:rsidR="00FF4EC4" w14:paraId="35B8E102" w14:textId="77777777" w:rsidTr="00B96991">
        <w:trPr>
          <w:trHeight w:val="651"/>
          <w:ins w:id="578" w:author="Sasan Razmkhah" w:date="2021-08-29T20:22:00Z"/>
        </w:trPr>
        <w:tc>
          <w:tcPr>
            <w:tcW w:w="4531" w:type="dxa"/>
            <w:shd w:val="clear" w:color="auto" w:fill="auto"/>
            <w:vAlign w:val="center"/>
            <w:tcPrChange w:id="579" w:author="Sasan Razmkhah" w:date="2021-08-29T20:23:00Z">
              <w:tcPr>
                <w:tcW w:w="4531" w:type="dxa"/>
              </w:tcPr>
            </w:tcPrChange>
          </w:tcPr>
          <w:p w14:paraId="02D42F9A" w14:textId="53F127EF" w:rsidR="00FF4EC4" w:rsidRPr="00FF4EC4" w:rsidRDefault="00FF4EC4" w:rsidP="00FF4EC4">
            <w:pPr>
              <w:keepNext/>
              <w:jc w:val="both"/>
              <w:rPr>
                <w:ins w:id="580"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81" w:author="Sasan Razmkhah" w:date="2021-08-29T20:23:00Z">
              <w:tcPr>
                <w:tcW w:w="4531" w:type="dxa"/>
              </w:tcPr>
            </w:tcPrChange>
          </w:tcPr>
          <w:p w14:paraId="2132D242" w14:textId="3B3C3E87" w:rsidR="00FF4EC4" w:rsidRDefault="00FF4EC4">
            <w:pPr>
              <w:jc w:val="center"/>
              <w:rPr>
                <w:ins w:id="582" w:author="Sasan Razmkhah" w:date="2021-08-29T20:22:00Z"/>
              </w:rPr>
              <w:pPrChange w:id="583" w:author="Sasan Razmkhah" w:date="2021-08-29T20:23:00Z">
                <w:pPr/>
              </w:pPrChange>
            </w:pPr>
            <w:ins w:id="584" w:author="Sasan Razmkhah" w:date="2021-08-29T20:22:00Z">
              <w:r>
                <w:t>(</w:t>
              </w:r>
            </w:ins>
            <w:r w:rsidR="00DD5B49">
              <w:t>59</w:t>
            </w:r>
            <w:ins w:id="585"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37E71B0F" w:rsidR="00E404F6" w:rsidRDefault="00FA42E0" w:rsidP="00FA42E0">
      <w:pPr>
        <w:pStyle w:val="Caption"/>
        <w:jc w:val="center"/>
      </w:pPr>
      <w:bookmarkStart w:id="586" w:name="_Ref81993113"/>
      <w:r>
        <w:t xml:space="preserve">Şekil </w:t>
      </w:r>
      <w:fldSimple w:instr=" SEQ Şekil \* ARABIC ">
        <w:r w:rsidR="00C31258">
          <w:rPr>
            <w:noProof/>
          </w:rPr>
          <w:t>5</w:t>
        </w:r>
      </w:fldSimple>
      <w:bookmarkEnd w:id="586"/>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00" cy="4658400"/>
                    </a:xfrm>
                    <a:prstGeom prst="rect">
                      <a:avLst/>
                    </a:prstGeom>
                  </pic:spPr>
                </pic:pic>
              </a:graphicData>
            </a:graphic>
          </wp:inline>
        </w:drawing>
      </w:r>
    </w:p>
    <w:p w14:paraId="42BF9329" w14:textId="04B3660B" w:rsidR="00FF4EC4" w:rsidRPr="00FF4EC4" w:rsidRDefault="00FF4EC4" w:rsidP="00FF4EC4">
      <w:pPr>
        <w:pStyle w:val="Caption"/>
        <w:jc w:val="center"/>
      </w:pPr>
      <w:bookmarkStart w:id="587" w:name="_Ref82002878"/>
      <w:r>
        <w:t xml:space="preserve">Şekil </w:t>
      </w:r>
      <w:fldSimple w:instr=" SEQ Şekil \* ARABIC ">
        <w:r w:rsidR="00C31258">
          <w:rPr>
            <w:noProof/>
          </w:rPr>
          <w:t>6</w:t>
        </w:r>
      </w:fldSimple>
      <w:bookmarkEnd w:id="587"/>
      <w:r>
        <w:t xml:space="preserve"> Çizgi integrali süperiletken durumda olmayan bir yüzeyi kapsıyor.</w:t>
      </w:r>
    </w:p>
    <w:p w14:paraId="3A47895B" w14:textId="00AD5ED3" w:rsidR="00984344" w:rsidRDefault="00984344" w:rsidP="00DD5B49">
      <w:pPr>
        <w:pStyle w:val="Heading2"/>
        <w:numPr>
          <w:ilvl w:val="1"/>
          <w:numId w:val="4"/>
        </w:numPr>
        <w:rPr>
          <w:ins w:id="588" w:author="Sasan Razmkhah" w:date="2021-08-29T20:30:00Z"/>
        </w:rPr>
      </w:pPr>
      <w:ins w:id="589" w:author="Sasan Razmkhah" w:date="2021-08-29T20:30:00Z">
        <w:r>
          <w:t>DC SQUID</w:t>
        </w:r>
      </w:ins>
    </w:p>
    <w:p w14:paraId="05BF1431" w14:textId="097B0EBE" w:rsidR="00984344" w:rsidRPr="00984344" w:rsidRDefault="00984344">
      <w:pPr>
        <w:jc w:val="both"/>
        <w:rPr>
          <w:ins w:id="590" w:author="Sasan Razmkhah" w:date="2021-08-29T20:31:00Z"/>
          <w:rFonts w:ascii="Arial" w:hAnsi="Arial" w:cs="Arial"/>
          <w:sz w:val="18"/>
          <w:szCs w:val="18"/>
          <w:rPrChange w:id="591" w:author="Sasan Razmkhah" w:date="2021-08-29T20:31:00Z">
            <w:rPr>
              <w:ins w:id="592" w:author="Sasan Razmkhah" w:date="2021-08-29T20:31:00Z"/>
            </w:rPr>
          </w:rPrChange>
        </w:rPr>
        <w:pPrChange w:id="593" w:author="Sasan Razmkhah" w:date="2021-08-29T20:31:00Z">
          <w:pPr>
            <w:pStyle w:val="ListParagraph"/>
            <w:numPr>
              <w:numId w:val="4"/>
            </w:numPr>
            <w:ind w:hanging="720"/>
            <w:jc w:val="both"/>
          </w:pPr>
        </w:pPrChange>
      </w:pPr>
      <w:ins w:id="594" w:author="Sasan Razmkhah" w:date="2021-08-29T20:31:00Z">
        <w:r w:rsidRPr="00984344">
          <w:rPr>
            <w:rFonts w:ascii="Arial" w:hAnsi="Arial" w:cs="Arial"/>
            <w:sz w:val="18"/>
            <w:szCs w:val="18"/>
            <w:rPrChange w:id="595"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596" w:author="Sasan Razmkhah" w:date="2021-08-29T20:31:00Z">
              <w:rPr/>
            </w:rPrChange>
          </w:rPr>
          <w:fldChar w:fldCharType="begin"/>
        </w:r>
        <w:r w:rsidRPr="00984344">
          <w:rPr>
            <w:rFonts w:ascii="Arial" w:hAnsi="Arial" w:cs="Arial"/>
            <w:sz w:val="18"/>
            <w:szCs w:val="18"/>
            <w:rPrChange w:id="597" w:author="Sasan Razmkhah" w:date="2021-08-29T20:31:00Z">
              <w:rPr/>
            </w:rPrChange>
          </w:rPr>
          <w:instrText xml:space="preserve"> REF _Ref67559067 \h  \* MERGEFORMAT </w:instrText>
        </w:r>
      </w:ins>
      <w:r w:rsidRPr="00984344">
        <w:rPr>
          <w:rFonts w:ascii="Arial" w:hAnsi="Arial" w:cs="Arial"/>
          <w:sz w:val="18"/>
          <w:szCs w:val="18"/>
          <w:rPrChange w:id="598" w:author="Sasan Razmkhah" w:date="2021-08-29T20:31:00Z">
            <w:rPr>
              <w:rFonts w:ascii="Arial" w:hAnsi="Arial" w:cs="Arial"/>
              <w:sz w:val="18"/>
              <w:szCs w:val="18"/>
            </w:rPr>
          </w:rPrChange>
        </w:rPr>
      </w:r>
      <w:ins w:id="599" w:author="Sasan Razmkhah" w:date="2021-08-29T20:31:00Z">
        <w:r w:rsidRPr="00984344">
          <w:rPr>
            <w:rFonts w:ascii="Arial" w:hAnsi="Arial" w:cs="Arial"/>
            <w:sz w:val="18"/>
            <w:szCs w:val="18"/>
            <w:rPrChange w:id="600"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01" w:author="Sasan Razmkhah" w:date="2021-08-29T20:31:00Z">
              <w:rPr>
                <w:rFonts w:ascii="Arial" w:hAnsi="Arial" w:cs="Arial"/>
                <w:noProof/>
              </w:rPr>
            </w:rPrChange>
          </w:rPr>
          <w:t>3</w:t>
        </w:r>
        <w:r w:rsidRPr="00984344">
          <w:rPr>
            <w:rFonts w:ascii="Arial" w:hAnsi="Arial" w:cs="Arial"/>
            <w:sz w:val="18"/>
            <w:szCs w:val="18"/>
            <w:rPrChange w:id="602" w:author="Sasan Razmkhah" w:date="2021-08-29T20:31:00Z">
              <w:rPr/>
            </w:rPrChange>
          </w:rPr>
          <w:fldChar w:fldCharType="end"/>
        </w:r>
        <w:r w:rsidRPr="00984344">
          <w:rPr>
            <w:rFonts w:ascii="Arial" w:hAnsi="Arial" w:cs="Arial"/>
            <w:sz w:val="18"/>
            <w:szCs w:val="18"/>
            <w:rPrChange w:id="603"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604" w:author="Sasan Razmkhah" w:date="2021-08-29T20:31:00Z">
              <w:rPr/>
            </w:rPrChange>
          </w:rPr>
          <w:fldChar w:fldCharType="begin"/>
        </w:r>
        <w:r w:rsidRPr="00984344">
          <w:rPr>
            <w:rFonts w:ascii="Arial" w:hAnsi="Arial" w:cs="Arial"/>
            <w:sz w:val="18"/>
            <w:szCs w:val="18"/>
            <w:rPrChange w:id="605" w:author="Sasan Razmkhah" w:date="2021-08-29T20:31:00Z">
              <w:rPr/>
            </w:rPrChange>
          </w:rPr>
          <w:instrText xml:space="preserve"> REF _Ref67559067 \h  \* MERGEFORMAT </w:instrText>
        </w:r>
      </w:ins>
      <w:r w:rsidRPr="00984344">
        <w:rPr>
          <w:rFonts w:ascii="Arial" w:hAnsi="Arial" w:cs="Arial"/>
          <w:sz w:val="18"/>
          <w:szCs w:val="18"/>
          <w:rPrChange w:id="606" w:author="Sasan Razmkhah" w:date="2021-08-29T20:31:00Z">
            <w:rPr>
              <w:rFonts w:ascii="Arial" w:hAnsi="Arial" w:cs="Arial"/>
              <w:sz w:val="18"/>
              <w:szCs w:val="18"/>
            </w:rPr>
          </w:rPrChange>
        </w:rPr>
      </w:r>
      <w:ins w:id="607" w:author="Sasan Razmkhah" w:date="2021-08-29T20:31:00Z">
        <w:r w:rsidRPr="00984344">
          <w:rPr>
            <w:rFonts w:ascii="Arial" w:hAnsi="Arial" w:cs="Arial"/>
            <w:sz w:val="18"/>
            <w:szCs w:val="18"/>
            <w:rPrChange w:id="608"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09" w:author="Sasan Razmkhah" w:date="2021-08-29T20:31:00Z">
              <w:rPr>
                <w:rFonts w:ascii="Arial" w:hAnsi="Arial" w:cs="Arial"/>
                <w:noProof/>
              </w:rPr>
            </w:rPrChange>
          </w:rPr>
          <w:t>3</w:t>
        </w:r>
        <w:r w:rsidRPr="00984344">
          <w:rPr>
            <w:rFonts w:ascii="Arial" w:hAnsi="Arial" w:cs="Arial"/>
            <w:sz w:val="18"/>
            <w:szCs w:val="18"/>
            <w:rPrChange w:id="610" w:author="Sasan Razmkhah" w:date="2021-08-29T20:31:00Z">
              <w:rPr/>
            </w:rPrChange>
          </w:rPr>
          <w:fldChar w:fldCharType="end"/>
        </w:r>
        <w:r w:rsidRPr="00984344">
          <w:rPr>
            <w:rFonts w:ascii="Arial" w:hAnsi="Arial" w:cs="Arial"/>
            <w:sz w:val="18"/>
            <w:szCs w:val="18"/>
            <w:rPrChange w:id="611"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612" w:author="Sasan Razmkhah" w:date="2021-08-29T20:31:00Z"/>
          <w:rFonts w:ascii="Arial" w:hAnsi="Arial" w:cs="Arial"/>
          <w:sz w:val="18"/>
          <w:szCs w:val="18"/>
        </w:rPr>
        <w:pPrChange w:id="613" w:author="Sasan Razmkhah" w:date="2021-08-29T20:31:00Z">
          <w:pPr>
            <w:pStyle w:val="ListParagraph"/>
            <w:keepNext/>
            <w:numPr>
              <w:numId w:val="4"/>
            </w:numPr>
            <w:ind w:hanging="720"/>
            <w:jc w:val="center"/>
          </w:pPr>
        </w:pPrChange>
      </w:pPr>
      <w:ins w:id="614"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615" w:name="_Ref375042867"/>
      </w:ins>
    </w:p>
    <w:p w14:paraId="6A7617DA" w14:textId="1193152B" w:rsidR="00984344" w:rsidRPr="00582A66" w:rsidRDefault="00984344">
      <w:pPr>
        <w:pStyle w:val="Caption"/>
        <w:jc w:val="center"/>
        <w:rPr>
          <w:ins w:id="616" w:author="Sasan Razmkhah" w:date="2021-08-29T20:31:00Z"/>
          <w:rFonts w:ascii="Arial" w:hAnsi="Arial" w:cs="Arial"/>
        </w:rPr>
        <w:pPrChange w:id="617" w:author="Sasan Razmkhah" w:date="2021-08-29T20:31:00Z">
          <w:pPr>
            <w:pStyle w:val="Caption"/>
            <w:numPr>
              <w:numId w:val="4"/>
            </w:numPr>
            <w:ind w:left="720" w:hanging="720"/>
            <w:jc w:val="center"/>
          </w:pPr>
        </w:pPrChange>
      </w:pPr>
      <w:bookmarkStart w:id="618" w:name="_Ref67559067"/>
      <w:bookmarkStart w:id="619" w:name="_Ref67559059"/>
      <w:ins w:id="620"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7</w:t>
      </w:r>
      <w:ins w:id="621" w:author="Sasan Razmkhah" w:date="2021-08-29T20:31:00Z">
        <w:r w:rsidRPr="00582A66">
          <w:rPr>
            <w:rFonts w:ascii="Arial" w:hAnsi="Arial" w:cs="Arial"/>
          </w:rPr>
          <w:fldChar w:fldCharType="end"/>
        </w:r>
        <w:bookmarkEnd w:id="618"/>
        <w:r w:rsidRPr="00582A66">
          <w:rPr>
            <w:rFonts w:ascii="Arial" w:hAnsi="Arial" w:cs="Arial"/>
          </w:rPr>
          <w:t xml:space="preserve"> DC SQUID’in şematik gösterimi</w:t>
        </w:r>
        <w:bookmarkEnd w:id="619"/>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622" w:author="Sasan Razmkhah" w:date="2021-08-29T20:31:00Z">
        <w:r w:rsidRPr="00582A66">
          <w:rPr>
            <w:rFonts w:ascii="Arial" w:hAnsi="Arial" w:cs="Arial"/>
          </w:rPr>
          <w:fldChar w:fldCharType="separate"/>
        </w:r>
      </w:ins>
      <w:r w:rsidR="003F19BE" w:rsidRPr="003F19BE">
        <w:rPr>
          <w:rFonts w:ascii="Arial" w:hAnsi="Arial" w:cs="Arial"/>
        </w:rPr>
        <w:t>[10]</w:t>
      </w:r>
      <w:ins w:id="623" w:author="Sasan Razmkhah" w:date="2021-08-29T20:31:00Z">
        <w:r w:rsidRPr="00582A66">
          <w:rPr>
            <w:rFonts w:ascii="Arial" w:hAnsi="Arial" w:cs="Arial"/>
          </w:rPr>
          <w:fldChar w:fldCharType="end"/>
        </w:r>
      </w:ins>
    </w:p>
    <w:bookmarkEnd w:id="615"/>
    <w:p w14:paraId="26E0A3AD" w14:textId="3EBC707F" w:rsidR="00984344" w:rsidRPr="00582A66" w:rsidRDefault="00984344" w:rsidP="00984344">
      <w:pPr>
        <w:jc w:val="both"/>
        <w:rPr>
          <w:ins w:id="624" w:author="Sasan Razmkhah" w:date="2021-08-29T20:31:00Z"/>
          <w:rFonts w:ascii="Arial" w:hAnsi="Arial" w:cs="Arial"/>
          <w:sz w:val="18"/>
          <w:szCs w:val="18"/>
        </w:rPr>
      </w:pPr>
      <w:ins w:id="625" w:author="Sasan Razmkhah" w:date="2021-08-29T20:31:00Z">
        <w:r w:rsidRPr="00984344">
          <w:rPr>
            <w:rFonts w:ascii="Arial" w:hAnsi="Arial" w:cs="Arial"/>
            <w:sz w:val="18"/>
            <w:szCs w:val="18"/>
            <w:rPrChange w:id="626" w:author="Sasan Razmkhah" w:date="2021-08-29T20:31:00Z">
              <w:rPr/>
            </w:rPrChange>
          </w:rPr>
          <w:lastRenderedPageBreak/>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627" w:author="Sasan Razmkhah" w:date="2021-08-29T20:31:00Z">
              <w:rPr/>
            </w:rPrChange>
          </w:rPr>
          <w:fldChar w:fldCharType="begin"/>
        </w:r>
        <w:r w:rsidRPr="00984344">
          <w:rPr>
            <w:rFonts w:ascii="Arial" w:hAnsi="Arial" w:cs="Arial"/>
            <w:sz w:val="18"/>
            <w:szCs w:val="18"/>
            <w:rPrChange w:id="628" w:author="Sasan Razmkhah" w:date="2021-08-29T20:31:00Z">
              <w:rPr/>
            </w:rPrChange>
          </w:rPr>
          <w:instrText xml:space="preserve"> REF _Ref67559067 \h  \* MERGEFORMAT </w:instrText>
        </w:r>
      </w:ins>
      <w:r w:rsidRPr="00984344">
        <w:rPr>
          <w:rFonts w:ascii="Arial" w:hAnsi="Arial" w:cs="Arial"/>
          <w:sz w:val="18"/>
          <w:szCs w:val="18"/>
          <w:rPrChange w:id="629" w:author="Sasan Razmkhah" w:date="2021-08-29T20:31:00Z">
            <w:rPr>
              <w:rFonts w:ascii="Arial" w:hAnsi="Arial" w:cs="Arial"/>
              <w:sz w:val="18"/>
              <w:szCs w:val="18"/>
            </w:rPr>
          </w:rPrChange>
        </w:rPr>
      </w:r>
      <w:ins w:id="630" w:author="Sasan Razmkhah" w:date="2021-08-29T20:31:00Z">
        <w:r w:rsidRPr="00984344">
          <w:rPr>
            <w:rFonts w:ascii="Arial" w:hAnsi="Arial" w:cs="Arial"/>
            <w:sz w:val="18"/>
            <w:szCs w:val="18"/>
            <w:rPrChange w:id="631"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32" w:author="Sasan Razmkhah" w:date="2021-08-29T20:31:00Z">
              <w:rPr>
                <w:rFonts w:ascii="Arial" w:hAnsi="Arial" w:cs="Arial"/>
                <w:noProof/>
              </w:rPr>
            </w:rPrChange>
          </w:rPr>
          <w:t>3</w:t>
        </w:r>
        <w:r w:rsidRPr="00984344">
          <w:rPr>
            <w:rFonts w:ascii="Arial" w:hAnsi="Arial" w:cs="Arial"/>
            <w:sz w:val="18"/>
            <w:szCs w:val="18"/>
            <w:rPrChange w:id="633" w:author="Sasan Razmkhah" w:date="2021-08-29T20:31:00Z">
              <w:rPr/>
            </w:rPrChange>
          </w:rPr>
          <w:fldChar w:fldCharType="end"/>
        </w:r>
        <w:r w:rsidRPr="00984344">
          <w:rPr>
            <w:rFonts w:ascii="Arial" w:hAnsi="Arial" w:cs="Arial"/>
            <w:sz w:val="18"/>
            <w:szCs w:val="18"/>
            <w:rPrChange w:id="634"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635" w:author="Sasan Razmkhah" w:date="2021-08-29T20:31:00Z">
              <w:rPr/>
            </w:rPrChange>
          </w:rPr>
          <w:fldChar w:fldCharType="begin"/>
        </w:r>
        <w:r w:rsidRPr="00984344">
          <w:rPr>
            <w:rFonts w:ascii="Arial" w:hAnsi="Arial" w:cs="Arial"/>
            <w:sz w:val="18"/>
            <w:szCs w:val="18"/>
            <w:rPrChange w:id="636" w:author="Sasan Razmkhah" w:date="2021-08-29T20:31:00Z">
              <w:rPr/>
            </w:rPrChange>
          </w:rPr>
          <w:instrText xml:space="preserve"> REF _Ref67559114 \h  \* MERGEFORMAT </w:instrText>
        </w:r>
      </w:ins>
      <w:r w:rsidRPr="00984344">
        <w:rPr>
          <w:rFonts w:ascii="Arial" w:hAnsi="Arial" w:cs="Arial"/>
          <w:sz w:val="18"/>
          <w:szCs w:val="18"/>
          <w:rPrChange w:id="637" w:author="Sasan Razmkhah" w:date="2021-08-29T20:31:00Z">
            <w:rPr>
              <w:rFonts w:ascii="Arial" w:hAnsi="Arial" w:cs="Arial"/>
              <w:sz w:val="18"/>
              <w:szCs w:val="18"/>
            </w:rPr>
          </w:rPrChange>
        </w:rPr>
      </w:r>
      <w:ins w:id="638" w:author="Sasan Razmkhah" w:date="2021-08-29T20:31:00Z">
        <w:r w:rsidRPr="00984344">
          <w:rPr>
            <w:rFonts w:ascii="Arial" w:hAnsi="Arial" w:cs="Arial"/>
            <w:sz w:val="18"/>
            <w:szCs w:val="18"/>
            <w:rPrChange w:id="63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40" w:author="Sasan Razmkhah" w:date="2021-08-29T20:31:00Z">
              <w:rPr>
                <w:rFonts w:ascii="Arial" w:hAnsi="Arial" w:cs="Arial"/>
                <w:noProof/>
              </w:rPr>
            </w:rPrChange>
          </w:rPr>
          <w:t>4</w:t>
        </w:r>
        <w:r w:rsidRPr="00984344">
          <w:rPr>
            <w:rFonts w:ascii="Arial" w:hAnsi="Arial" w:cs="Arial"/>
            <w:sz w:val="18"/>
            <w:szCs w:val="18"/>
            <w:rPrChange w:id="641" w:author="Sasan Razmkhah" w:date="2021-08-29T20:31:00Z">
              <w:rPr/>
            </w:rPrChange>
          </w:rPr>
          <w:fldChar w:fldCharType="end"/>
        </w:r>
        <w:r w:rsidRPr="00984344">
          <w:rPr>
            <w:rFonts w:ascii="Arial" w:hAnsi="Arial" w:cs="Arial"/>
            <w:sz w:val="18"/>
            <w:szCs w:val="18"/>
            <w:rPrChange w:id="642"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643"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644"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645" w:author="Sasan Razmkhah" w:date="2021-08-29T20:31:00Z"/>
          <w:rFonts w:ascii="Arial" w:hAnsi="Arial" w:cs="Arial"/>
          <w:sz w:val="18"/>
          <w:szCs w:val="18"/>
        </w:rPr>
      </w:pPr>
      <w:ins w:id="646"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51764291" w:rsidR="00984344" w:rsidRPr="00582A66" w:rsidRDefault="00984344" w:rsidP="00984344">
      <w:pPr>
        <w:pStyle w:val="Caption"/>
        <w:jc w:val="center"/>
        <w:rPr>
          <w:ins w:id="647" w:author="Sasan Razmkhah" w:date="2021-08-29T20:31:00Z"/>
          <w:rFonts w:ascii="Arial" w:hAnsi="Arial" w:cs="Arial"/>
        </w:rPr>
      </w:pPr>
      <w:bookmarkStart w:id="648" w:name="_Ref67559114"/>
      <w:ins w:id="649"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8</w:t>
      </w:r>
      <w:ins w:id="650" w:author="Sasan Razmkhah" w:date="2021-08-29T20:31:00Z">
        <w:r w:rsidRPr="00582A66">
          <w:rPr>
            <w:rFonts w:ascii="Arial" w:hAnsi="Arial" w:cs="Arial"/>
          </w:rPr>
          <w:fldChar w:fldCharType="end"/>
        </w:r>
        <w:bookmarkEnd w:id="648"/>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651" w:author="Sasan Razmkhah" w:date="2021-08-29T20:31:00Z"/>
          <w:rFonts w:ascii="Arial" w:hAnsi="Arial" w:cs="Arial"/>
          <w:sz w:val="18"/>
          <w:szCs w:val="18"/>
        </w:rPr>
      </w:pPr>
      <w:ins w:id="652"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653" w:author="Sasan Razmkhah" w:date="2021-08-29T20:31:00Z"/>
        </w:trPr>
        <w:tc>
          <w:tcPr>
            <w:tcW w:w="7054" w:type="dxa"/>
            <w:shd w:val="clear" w:color="auto" w:fill="auto"/>
          </w:tcPr>
          <w:p w14:paraId="4937F330" w14:textId="5F585CCD" w:rsidR="00984344" w:rsidRPr="00984344" w:rsidRDefault="00591F3C" w:rsidP="00C724EF">
            <w:pPr>
              <w:rPr>
                <w:ins w:id="654"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655" w:author="Sasan Razmkhah" w:date="2021-08-29T20:31:00Z"/>
                <w:rFonts w:ascii="Arial" w:hAnsi="Arial" w:cs="Arial"/>
                <w:i w:val="0"/>
                <w:iCs w:val="0"/>
              </w:rPr>
            </w:pPr>
            <w:ins w:id="656"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657" w:author="Sasan Razmkhah" w:date="2021-08-29T20:31:00Z"/>
        </w:trPr>
        <w:tc>
          <w:tcPr>
            <w:tcW w:w="7054" w:type="dxa"/>
            <w:shd w:val="clear" w:color="auto" w:fill="auto"/>
          </w:tcPr>
          <w:p w14:paraId="187D53E6" w14:textId="630A4C99" w:rsidR="00984344" w:rsidRPr="00984344" w:rsidRDefault="00591F3C" w:rsidP="00C724EF">
            <w:pPr>
              <w:rPr>
                <w:ins w:id="658"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659" w:author="Sasan Razmkhah" w:date="2021-08-29T20:31:00Z"/>
                <w:rFonts w:ascii="Arial" w:hAnsi="Arial" w:cs="Arial"/>
                <w:i w:val="0"/>
                <w:iCs w:val="0"/>
              </w:rPr>
            </w:pPr>
            <w:ins w:id="660"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661" w:author="Sasan Razmkhah" w:date="2021-08-29T20:31:00Z"/>
          <w:rFonts w:ascii="Arial" w:hAnsi="Arial" w:cs="Arial"/>
          <w:sz w:val="18"/>
          <w:szCs w:val="18"/>
        </w:rPr>
      </w:pPr>
      <w:ins w:id="662"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63"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64"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665" w:author="Sasan Razmkhah" w:date="2021-08-29T20:31:00Z"/>
          <w:rFonts w:ascii="Arial" w:hAnsi="Arial" w:cs="Arial"/>
          <w:sz w:val="18"/>
          <w:szCs w:val="18"/>
        </w:rPr>
      </w:pPr>
      <w:ins w:id="666"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40BE9269" w:rsidR="00984344" w:rsidRPr="00984344" w:rsidRDefault="00984344">
      <w:pPr>
        <w:rPr>
          <w:ins w:id="667" w:author="Sasan Razmkhah" w:date="2021-08-29T20:31:00Z"/>
          <w:rPrChange w:id="668" w:author="Sasan Razmkhah" w:date="2021-08-29T20:31:00Z">
            <w:rPr>
              <w:ins w:id="669" w:author="Sasan Razmkhah" w:date="2021-08-29T20:31:00Z"/>
              <w:rFonts w:ascii="Arial" w:hAnsi="Arial" w:cs="Arial"/>
              <w:sz w:val="18"/>
              <w:szCs w:val="18"/>
            </w:rPr>
          </w:rPrChange>
        </w:rPr>
        <w:pPrChange w:id="670" w:author="Sasan Razmkhah" w:date="2021-08-29T20:31:00Z">
          <w:pPr>
            <w:pStyle w:val="ListParagraph"/>
            <w:numPr>
              <w:numId w:val="4"/>
            </w:numPr>
            <w:ind w:hanging="720"/>
          </w:pPr>
        </w:pPrChange>
      </w:pPr>
      <w:bookmarkStart w:id="671" w:name="_Ref67559141"/>
      <w:ins w:id="672"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C31258">
        <w:rPr>
          <w:rFonts w:ascii="Arial" w:hAnsi="Arial" w:cs="Arial"/>
          <w:noProof/>
          <w:sz w:val="18"/>
          <w:szCs w:val="18"/>
        </w:rPr>
        <w:t>9</w:t>
      </w:r>
      <w:ins w:id="673" w:author="Sasan Razmkhah" w:date="2021-08-29T20:31:00Z">
        <w:r w:rsidRPr="00582A66">
          <w:rPr>
            <w:rFonts w:ascii="Arial" w:hAnsi="Arial" w:cs="Arial"/>
            <w:sz w:val="18"/>
            <w:szCs w:val="18"/>
          </w:rPr>
          <w:fldChar w:fldCharType="end"/>
        </w:r>
        <w:bookmarkEnd w:id="671"/>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674"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lastRenderedPageBreak/>
        <w:t>4.8.</w:t>
      </w:r>
      <w:r>
        <w:tab/>
      </w:r>
      <w:commentRangeStart w:id="675"/>
      <w:r w:rsidR="003A1484">
        <w:t>Bi-SQUID</w:t>
      </w:r>
      <w:commentRangeEnd w:id="675"/>
      <w:r w:rsidR="00F03347">
        <w:rPr>
          <w:rStyle w:val="CommentReference"/>
          <w:rFonts w:asciiTheme="minorHAnsi" w:eastAsiaTheme="minorHAnsi" w:hAnsiTheme="minorHAnsi" w:cstheme="minorBidi"/>
          <w:color w:val="auto"/>
        </w:rPr>
        <w:commentReference w:id="675"/>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3000" cy="6477000"/>
                    </a:xfrm>
                    <a:prstGeom prst="rect">
                      <a:avLst/>
                    </a:prstGeom>
                  </pic:spPr>
                </pic:pic>
              </a:graphicData>
            </a:graphic>
          </wp:inline>
        </w:drawing>
      </w:r>
    </w:p>
    <w:p w14:paraId="5F4D19E7" w14:textId="74A09CB3" w:rsidR="003A1484" w:rsidRDefault="00421CB9" w:rsidP="00421CB9">
      <w:pPr>
        <w:pStyle w:val="Caption"/>
        <w:jc w:val="center"/>
      </w:pPr>
      <w:r>
        <w:t xml:space="preserve">Şekil </w:t>
      </w:r>
      <w:fldSimple w:instr=" SEQ Şekil \* ARABIC ">
        <w:r w:rsidR="00C31258">
          <w:rPr>
            <w:noProof/>
          </w:rPr>
          <w:t>10</w:t>
        </w:r>
      </w:fldSimple>
      <w:r>
        <w:t xml:space="preserve"> </w:t>
      </w:r>
      <w:ins w:id="676"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591F3C"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591F3C"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591F3C"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591F3C"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677" w:author="Sasan Razmkhah" w:date="2021-08-29T20:31:00Z">
          <w:r w:rsidR="00984344">
            <w:rPr>
              <w:noProof/>
            </w:rPr>
            <w:t>11</w:t>
          </w:r>
        </w:ins>
        <w:del w:id="678"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679" w:author="Sasan Razmkhah" w:date="2021-08-29T20:31:00Z">
          <w:r w:rsidR="00984344">
            <w:rPr>
              <w:noProof/>
            </w:rPr>
            <w:t>12</w:t>
          </w:r>
        </w:ins>
        <w:del w:id="680"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591F3C"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681" w:author="Sasan Razmkhah" w:date="2021-08-29T20:31:00Z">
          <w:r w:rsidR="00984344">
            <w:rPr>
              <w:noProof/>
            </w:rPr>
            <w:t>13</w:t>
          </w:r>
        </w:ins>
        <w:del w:id="682"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683" w:author="Sasan Razmkhah" w:date="2021-08-29T20:31:00Z">
          <w:r w:rsidR="00984344">
            <w:rPr>
              <w:noProof/>
            </w:rPr>
            <w:t>14</w:t>
          </w:r>
        </w:ins>
        <w:del w:id="684"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lastRenderedPageBreak/>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685" w:author="Sasan Razmkhah" w:date="2021-08-29T20:27:00Z"/>
        </w:rPr>
      </w:pPr>
      <w:r>
        <w:fldChar w:fldCharType="end"/>
      </w:r>
      <w:del w:id="686"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687" w:author="Sasan Razmkhah" w:date="2021-08-29T20:27:00Z"/>
        </w:rPr>
      </w:pPr>
      <w:del w:id="688"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591F3C" w:rsidRDefault="00591F3C">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591F3C" w:rsidRDefault="00591F3C">
      <w:pPr>
        <w:pStyle w:val="CommentText"/>
      </w:pPr>
    </w:p>
    <w:p w14:paraId="3DFD7BF5" w14:textId="77777777" w:rsidR="00591F3C" w:rsidRDefault="00591F3C">
      <w:pPr>
        <w:pStyle w:val="CommentText"/>
      </w:pPr>
      <w:r>
        <w:t>Amaç kısmı amaç kısmında  amacının bu sistemlerin modellenmesnin zorluğundan bahset ve open source simülasyon yazılımı geliştireceinden bahset !!!</w:t>
      </w:r>
    </w:p>
    <w:p w14:paraId="53D34775" w14:textId="005AFF36" w:rsidR="00591F3C" w:rsidRDefault="00591F3C">
      <w:pPr>
        <w:pStyle w:val="CommentText"/>
      </w:pPr>
    </w:p>
  </w:comment>
  <w:comment w:id="28" w:author="Ali AKGÜN" w:date="2021-09-06T14:17:00Z" w:initials="AA">
    <w:p w14:paraId="2EABE53B" w14:textId="722871E5" w:rsidR="00591F3C" w:rsidRDefault="00591F3C">
      <w:pPr>
        <w:pStyle w:val="CommentText"/>
      </w:pPr>
      <w:r>
        <w:rPr>
          <w:rStyle w:val="CommentReference"/>
        </w:rPr>
        <w:annotationRef/>
      </w:r>
      <w:r>
        <w:t>Vektör eşitliğini appendix kısmına ekle !!!</w:t>
      </w:r>
    </w:p>
  </w:comment>
  <w:comment w:id="29" w:author="Ali AKGÜN" w:date="2021-08-17T13:09:00Z" w:initials="AA">
    <w:p w14:paraId="0034EFEE" w14:textId="4DEB8A9B" w:rsidR="00591F3C" w:rsidRDefault="00591F3C">
      <w:pPr>
        <w:pStyle w:val="CommentText"/>
      </w:pPr>
      <w:r>
        <w:rPr>
          <w:rStyle w:val="CommentReference"/>
        </w:rPr>
        <w:annotationRef/>
      </w:r>
      <w:r>
        <w:t xml:space="preserve">Olasılık kısmına kuantum mekaniksel olarka çalış, irdele !!! </w:t>
      </w:r>
    </w:p>
  </w:comment>
  <w:comment w:id="30" w:author="Ali AKGÜN" w:date="2021-08-17T13:26:00Z" w:initials="AA">
    <w:p w14:paraId="6C21F8FD" w14:textId="5D175D9D" w:rsidR="00591F3C" w:rsidRDefault="00591F3C">
      <w:pPr>
        <w:pStyle w:val="CommentText"/>
      </w:pPr>
      <w:r>
        <w:rPr>
          <w:rStyle w:val="CommentReference"/>
        </w:rPr>
        <w:annotationRef/>
      </w:r>
      <w:r>
        <w:t>Kuantum mekaniksel ve klasik olarak aşağıdaki ifadeyi araştır irdele !!! Contiunity equation !!!</w:t>
      </w:r>
    </w:p>
  </w:comment>
  <w:comment w:id="32" w:author="Ali AKGÜN" w:date="2021-09-18T15:21:00Z" w:initials="AA">
    <w:p w14:paraId="765B3532" w14:textId="37413FC5" w:rsidR="00591F3C" w:rsidRDefault="00591F3C">
      <w:pPr>
        <w:pStyle w:val="CommentText"/>
      </w:pPr>
      <w:r>
        <w:rPr>
          <w:rStyle w:val="CommentReference"/>
        </w:rPr>
        <w:annotationRef/>
      </w:r>
      <w:r>
        <w:t>Potansiyel fark altında bir süperiletken düşün Cooper çiftleri hareket ederek akım oluşturur bu durum Cooper çiftlerinin elektromanyetik kuvvet etkisinde olması ile mümkün olabilir.</w:t>
      </w:r>
    </w:p>
  </w:comment>
  <w:comment w:id="56" w:author="Ali AKGÜN" w:date="2021-09-05T13:21:00Z" w:initials="AA">
    <w:p w14:paraId="1786F9D9" w14:textId="0996D5FE" w:rsidR="00591F3C" w:rsidRDefault="00591F3C">
      <w:pPr>
        <w:pStyle w:val="CommentText"/>
      </w:pPr>
      <w:r>
        <w:rPr>
          <w:rStyle w:val="CommentReference"/>
        </w:rPr>
        <w:annotationRef/>
      </w:r>
      <w:r>
        <w:t>Denklem 12’yi türet !!! Gerekirse türetim için appendix oluştur !!!</w:t>
      </w:r>
    </w:p>
  </w:comment>
  <w:comment w:id="87" w:author="Ali AKGÜN" w:date="2021-09-06T14:19:00Z" w:initials="AA">
    <w:p w14:paraId="7A9C269E" w14:textId="230C3D70" w:rsidR="00591F3C" w:rsidRDefault="00591F3C">
      <w:pPr>
        <w:pStyle w:val="CommentText"/>
      </w:pPr>
      <w:r>
        <w:rPr>
          <w:rStyle w:val="CommentReference"/>
        </w:rPr>
        <w:annotationRef/>
      </w:r>
      <w:r>
        <w:t>Korunumlu kuvvetlerde potansiyel enerjinin negatif gradyanı kuvveti verir !!!</w:t>
      </w:r>
    </w:p>
  </w:comment>
  <w:comment w:id="168" w:author="Ali AKGÜN" w:date="2021-09-05T13:20:00Z" w:initials="AA">
    <w:p w14:paraId="46212321" w14:textId="6BA26F52" w:rsidR="00591F3C" w:rsidRDefault="00591F3C">
      <w:pPr>
        <w:pStyle w:val="CommentText"/>
      </w:pPr>
      <w:r>
        <w:rPr>
          <w:rStyle w:val="CommentReference"/>
        </w:rPr>
        <w:annotationRef/>
      </w:r>
      <w:r>
        <w:t>Denklem 21’i denklem 20’ de yerine yaz ve denklem 22’ yi elde et !!! Denlem 22’yi türettin türetimi appendixe ekleyebilirsin !!!</w:t>
      </w:r>
    </w:p>
  </w:comment>
  <w:comment w:id="191" w:author="Ali Akgün" w:date="2021-09-20T16:37:00Z" w:initials="AA">
    <w:p w14:paraId="68C46798" w14:textId="3FFAD2E7" w:rsidR="00C31258" w:rsidRDefault="00C31258">
      <w:pPr>
        <w:pStyle w:val="CommentText"/>
      </w:pPr>
      <w:r>
        <w:rPr>
          <w:rStyle w:val="CommentReference"/>
        </w:rPr>
        <w:annotationRef/>
      </w:r>
      <w:r>
        <w:t>Kırmızı ile çizmiş olduğun dalga fonksiyonu tasvirini kaldırabilirsin !!!</w:t>
      </w:r>
    </w:p>
  </w:comment>
  <w:comment w:id="232" w:author="Ali AKGÜN" w:date="2021-09-16T12:35:00Z" w:initials="AA">
    <w:p w14:paraId="797FA199" w14:textId="3E377A7A" w:rsidR="00591F3C" w:rsidRDefault="00591F3C">
      <w:pPr>
        <w:pStyle w:val="CommentText"/>
      </w:pPr>
      <w:r>
        <w:rPr>
          <w:rStyle w:val="CommentReference"/>
        </w:rPr>
        <w:annotationRef/>
      </w:r>
      <w:r>
        <w:t>Annex e bu notasyonu eklemelisin !!!</w:t>
      </w:r>
    </w:p>
  </w:comment>
  <w:comment w:id="253" w:author="Ali AKGÜN" w:date="2021-09-17T13:51:00Z" w:initials="AA">
    <w:p w14:paraId="182A85B8" w14:textId="37CC48BC" w:rsidR="00591F3C" w:rsidRDefault="00591F3C">
      <w:pPr>
        <w:pStyle w:val="CommentText"/>
      </w:pPr>
      <w:r>
        <w:rPr>
          <w:rStyle w:val="CommentReference"/>
        </w:rPr>
        <w:annotationRef/>
      </w:r>
      <w:r>
        <w:t>Hamiltonyen şeklinde Türkçeleştirebilir misin acaba ?!?!?!</w:t>
      </w:r>
    </w:p>
  </w:comment>
  <w:comment w:id="284" w:author="Ali AKGÜN" w:date="2021-09-17T14:36:00Z" w:initials="AA">
    <w:p w14:paraId="18EFD34F" w14:textId="0105674D" w:rsidR="00591F3C" w:rsidRDefault="00591F3C">
      <w:pPr>
        <w:pStyle w:val="CommentText"/>
      </w:pPr>
      <w:r>
        <w:rPr>
          <w:rStyle w:val="CommentReference"/>
        </w:rPr>
        <w:annotationRef/>
      </w:r>
      <w:r>
        <w:t>Türkçeleştirme problemi !?!? Bra-ket çalışılacak !!!</w:t>
      </w:r>
    </w:p>
  </w:comment>
  <w:comment w:id="295" w:author="Ali AKGÜN" w:date="2021-09-18T16:51:00Z" w:initials="AA">
    <w:p w14:paraId="024FE284" w14:textId="7AA5B515" w:rsidR="00591F3C" w:rsidRDefault="00591F3C">
      <w:pPr>
        <w:pStyle w:val="CommentText"/>
      </w:pPr>
      <w:r>
        <w:rPr>
          <w:rStyle w:val="CommentReference"/>
        </w:rPr>
        <w:annotationRef/>
      </w:r>
      <w:r>
        <w:t>Nasıl elde ettiğini appendixe koyabilirsin !!!</w:t>
      </w:r>
    </w:p>
  </w:comment>
  <w:comment w:id="336" w:author="Ali AKGÜN" w:date="2021-09-18T17:27:00Z" w:initials="AA">
    <w:p w14:paraId="61C003CD" w14:textId="53777DB1" w:rsidR="00591F3C" w:rsidRDefault="00591F3C">
      <w:pPr>
        <w:pStyle w:val="CommentText"/>
      </w:pPr>
      <w:r>
        <w:rPr>
          <w:rStyle w:val="CommentReference"/>
        </w:rPr>
        <w:annotationRef/>
      </w:r>
      <w:r>
        <w:t xml:space="preserve">Aşağıdakileri türe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17" w:author="Ali Akgün" w:date="2021-09-20T16:43:00Z" w:initials="AA">
    <w:p w14:paraId="1B2418EF" w14:textId="74DAB34B" w:rsidR="00C31258" w:rsidRDefault="00C31258">
      <w:pPr>
        <w:pStyle w:val="CommentText"/>
      </w:pPr>
      <w:r>
        <w:rPr>
          <w:rStyle w:val="CommentReference"/>
        </w:rPr>
        <w:annotationRef/>
      </w:r>
      <w:r>
        <w:t>Gauge invariant Work !!!</w:t>
      </w:r>
    </w:p>
  </w:comment>
  <w:comment w:id="530" w:author="Ali AKGÜN" w:date="2021-09-06T20:51:00Z" w:initials="AA">
    <w:p w14:paraId="15D108B9" w14:textId="081E7BB7" w:rsidR="00591F3C" w:rsidRDefault="00591F3C">
      <w:pPr>
        <w:pStyle w:val="CommentText"/>
      </w:pPr>
      <w:r>
        <w:rPr>
          <w:rStyle w:val="CommentReference"/>
        </w:rPr>
        <w:annotationRef/>
      </w:r>
      <w:r>
        <w:t>Druid model ve two fluid modeli kullanıp burayı bağlayabilirsin !!!</w:t>
      </w:r>
    </w:p>
  </w:comment>
  <w:comment w:id="531" w:author="Ali AKGÜN" w:date="2021-09-06T21:00:00Z" w:initials="AA">
    <w:p w14:paraId="7DF4B3CC" w14:textId="262B51E4" w:rsidR="00591F3C" w:rsidRDefault="00591F3C">
      <w:pPr>
        <w:pStyle w:val="CommentText"/>
      </w:pPr>
      <w:r>
        <w:rPr>
          <w:rStyle w:val="CommentReference"/>
        </w:rPr>
        <w:annotationRef/>
      </w:r>
      <w:r>
        <w:t>Bu olaslığı kuantum mekaniksel yönden irdelemelisin kuantum fiziği kitaplarına bak ve yorumla !!!</w:t>
      </w:r>
    </w:p>
  </w:comment>
  <w:comment w:id="542" w:author="Ali AKGÜN" w:date="2021-09-08T09:30:00Z" w:initials="AA">
    <w:p w14:paraId="7F7F014C" w14:textId="243D0705" w:rsidR="00591F3C" w:rsidRDefault="00591F3C">
      <w:pPr>
        <w:pStyle w:val="CommentText"/>
      </w:pPr>
      <w:r>
        <w:rPr>
          <w:rStyle w:val="CommentReference"/>
        </w:rPr>
        <w:annotationRef/>
      </w:r>
      <w:r>
        <w:t>Gauga invariant olayından geliyor !!! Çıkarımı yaparak appendix kısmına ekleyebilirsin !!!</w:t>
      </w:r>
    </w:p>
  </w:comment>
  <w:comment w:id="543" w:author="Ali AKGÜN" w:date="2021-09-08T11:19:00Z" w:initials="AA">
    <w:p w14:paraId="54D18D03" w14:textId="16671D3B" w:rsidR="00591F3C" w:rsidRDefault="00591F3C">
      <w:pPr>
        <w:pStyle w:val="CommentText"/>
      </w:pPr>
      <w:r>
        <w:rPr>
          <w:rStyle w:val="CommentReference"/>
        </w:rPr>
        <w:annotationRef/>
      </w:r>
      <w:r>
        <w:t>MKS ve SI birim sistemlerindeki farklılıklardan ötürü Sasan hocanın notları ile antonio barone kitabı arasında farklılıklar olabilir !?!?</w:t>
      </w:r>
    </w:p>
  </w:comment>
  <w:comment w:id="564" w:author="Ali AKGÜN" w:date="2021-09-08T13:47:00Z" w:initials="AA">
    <w:p w14:paraId="058650BD" w14:textId="67B8E7F0" w:rsidR="00591F3C" w:rsidRDefault="00591F3C">
      <w:pPr>
        <w:pStyle w:val="CommentText"/>
      </w:pPr>
      <w:r>
        <w:rPr>
          <w:rStyle w:val="CommentReference"/>
        </w:rPr>
        <w:annotationRef/>
      </w:r>
      <w:r>
        <w:t>Vektör dönüşümlerini ek kısmına ekle !!!</w:t>
      </w:r>
    </w:p>
  </w:comment>
  <w:comment w:id="575" w:author="Ali AKGÜN" w:date="2021-09-08T13:58:00Z" w:initials="AA">
    <w:p w14:paraId="34BB0076" w14:textId="381EA255" w:rsidR="00591F3C" w:rsidRDefault="00591F3C">
      <w:pPr>
        <w:pStyle w:val="CommentText"/>
      </w:pPr>
      <w:r>
        <w:rPr>
          <w:rStyle w:val="CommentReference"/>
        </w:rPr>
        <w:annotationRef/>
      </w:r>
      <w:r>
        <w:t>Bu neden böyle Meisner etkisi falan filan onlara girebilirsin !!!</w:t>
      </w:r>
    </w:p>
  </w:comment>
  <w:comment w:id="675" w:author="Ali AKGÜN" w:date="2021-09-05T18:58:00Z" w:initials="AA">
    <w:p w14:paraId="3D5DA481" w14:textId="5E9FF140" w:rsidR="00591F3C" w:rsidRDefault="00591F3C">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2EABE53B" w15:done="0"/>
  <w15:commentEx w15:paraId="0034EFEE" w15:done="0"/>
  <w15:commentEx w15:paraId="6C21F8FD" w15:done="0"/>
  <w15:commentEx w15:paraId="765B3532" w15:done="0"/>
  <w15:commentEx w15:paraId="1786F9D9" w15:done="0"/>
  <w15:commentEx w15:paraId="7A9C269E" w15:done="0"/>
  <w15:commentEx w15:paraId="46212321" w15:done="0"/>
  <w15:commentEx w15:paraId="68C46798" w15:done="0"/>
  <w15:commentEx w15:paraId="797FA199" w15:done="0"/>
  <w15:commentEx w15:paraId="182A85B8" w15:done="0"/>
  <w15:commentEx w15:paraId="18EFD34F" w15:done="0"/>
  <w15:commentEx w15:paraId="024FE284" w15:done="0"/>
  <w15:commentEx w15:paraId="61C003CD" w15:done="0"/>
  <w15:commentEx w15:paraId="1B2418EF" w15:done="0"/>
  <w15:commentEx w15:paraId="15D108B9" w15:done="0"/>
  <w15:commentEx w15:paraId="7DF4B3CC" w15:done="0"/>
  <w15:commentEx w15:paraId="7F7F014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765B3532" w16cid:durableId="24F08267"/>
  <w16cid:commentId w16cid:paraId="1786F9D9" w16cid:durableId="24DF42CC"/>
  <w16cid:commentId w16cid:paraId="7A9C269E" w16cid:durableId="24E0F14C"/>
  <w16cid:commentId w16cid:paraId="46212321" w16cid:durableId="24DF42A0"/>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15D108B9" w16cid:durableId="24E0FDB9"/>
  <w16cid:commentId w16cid:paraId="7DF4B3CC" w16cid:durableId="24E0FFF1"/>
  <w16cid:commentId w16cid:paraId="7F7F014C" w16cid:durableId="24F06353"/>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A4C58" w14:textId="77777777" w:rsidR="00591F3C" w:rsidRDefault="00591F3C" w:rsidP="00C40EA5">
      <w:pPr>
        <w:spacing w:after="0" w:line="240" w:lineRule="auto"/>
      </w:pPr>
      <w:r>
        <w:separator/>
      </w:r>
    </w:p>
  </w:endnote>
  <w:endnote w:type="continuationSeparator" w:id="0">
    <w:p w14:paraId="09D5C918" w14:textId="77777777" w:rsidR="00591F3C" w:rsidRDefault="00591F3C"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490A3232" w:rsidR="00591F3C" w:rsidRPr="007936F9" w:rsidRDefault="007936F9" w:rsidP="007936F9">
    <w:pPr>
      <w:pStyle w:val="Footer"/>
    </w:pPr>
    <w:fldSimple w:instr=" DOCPROPERTY bjFooterEvenPageDocProperty \* MERGEFORMAT " w:fldLock="1">
      <w:r w:rsidRPr="007936F9">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1698BE0E" w:rsidR="00591F3C" w:rsidRPr="007936F9" w:rsidRDefault="007936F9" w:rsidP="007936F9">
    <w:pPr>
      <w:pStyle w:val="Footer"/>
    </w:pPr>
    <w:fldSimple w:instr=" DOCPROPERTY bjFooterBothDocProperty \* MERGEFORMAT " w:fldLock="1">
      <w:r w:rsidRPr="007936F9">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55493CC9" w:rsidR="00591F3C" w:rsidRPr="007936F9" w:rsidRDefault="007936F9" w:rsidP="007936F9">
    <w:pPr>
      <w:pStyle w:val="Footer"/>
    </w:pPr>
    <w:fldSimple w:instr=" DOCPROPERTY bjFooterFirstPageDocProperty \* MERGEFORMAT " w:fldLock="1">
      <w:r w:rsidRPr="007936F9">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D5082" w14:textId="77777777" w:rsidR="00591F3C" w:rsidRDefault="00591F3C" w:rsidP="00C40EA5">
      <w:pPr>
        <w:spacing w:after="0" w:line="240" w:lineRule="auto"/>
      </w:pPr>
      <w:r>
        <w:separator/>
      </w:r>
    </w:p>
  </w:footnote>
  <w:footnote w:type="continuationSeparator" w:id="0">
    <w:p w14:paraId="730E2DE2" w14:textId="77777777" w:rsidR="00591F3C" w:rsidRDefault="00591F3C"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721D1719" w:rsidR="00591F3C" w:rsidRPr="007936F9" w:rsidRDefault="007936F9" w:rsidP="007936F9">
    <w:pPr>
      <w:pStyle w:val="Header"/>
    </w:pPr>
    <w:fldSimple w:instr=" DOCPROPERTY bjHeaderEvenPageDocProperty \* MERGEFORMAT " w:fldLock="1">
      <w:r w:rsidRPr="007936F9">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786F3B6B" w:rsidR="00591F3C" w:rsidRPr="007936F9" w:rsidRDefault="007936F9" w:rsidP="007936F9">
    <w:pPr>
      <w:pStyle w:val="Header"/>
    </w:pPr>
    <w:fldSimple w:instr=" DOCPROPERTY bjHeaderBothDocProperty \* MERGEFORMAT " w:fldLock="1">
      <w:r w:rsidRPr="007936F9">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05421457" w:rsidR="00591F3C" w:rsidRPr="007936F9" w:rsidRDefault="007936F9" w:rsidP="007936F9">
    <w:pPr>
      <w:pStyle w:val="Header"/>
    </w:pPr>
    <w:fldSimple w:instr=" DOCPROPERTY bjHeaderFirstPageDocProperty \* MERGEFORMAT " w:fldLock="1">
      <w:r w:rsidRPr="007936F9">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42EDC"/>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01697"/>
    <w:rsid w:val="00350958"/>
    <w:rsid w:val="003713FC"/>
    <w:rsid w:val="00383C96"/>
    <w:rsid w:val="00391B32"/>
    <w:rsid w:val="00394C04"/>
    <w:rsid w:val="003A1484"/>
    <w:rsid w:val="003C2F0C"/>
    <w:rsid w:val="003D0E87"/>
    <w:rsid w:val="003E2920"/>
    <w:rsid w:val="003E60D4"/>
    <w:rsid w:val="003F0D66"/>
    <w:rsid w:val="003F19BE"/>
    <w:rsid w:val="00421CB9"/>
    <w:rsid w:val="00425FE0"/>
    <w:rsid w:val="00430B47"/>
    <w:rsid w:val="00454E85"/>
    <w:rsid w:val="004628F2"/>
    <w:rsid w:val="004873D2"/>
    <w:rsid w:val="00497ABA"/>
    <w:rsid w:val="004C13AE"/>
    <w:rsid w:val="004D587B"/>
    <w:rsid w:val="004F0D37"/>
    <w:rsid w:val="00500917"/>
    <w:rsid w:val="0051750F"/>
    <w:rsid w:val="0053477E"/>
    <w:rsid w:val="00562BE3"/>
    <w:rsid w:val="00591F3C"/>
    <w:rsid w:val="005A57A9"/>
    <w:rsid w:val="0060767F"/>
    <w:rsid w:val="00630947"/>
    <w:rsid w:val="00630B8B"/>
    <w:rsid w:val="00636E0F"/>
    <w:rsid w:val="0065070D"/>
    <w:rsid w:val="0066496E"/>
    <w:rsid w:val="006D1652"/>
    <w:rsid w:val="006E0A59"/>
    <w:rsid w:val="006E1147"/>
    <w:rsid w:val="0070105B"/>
    <w:rsid w:val="00714382"/>
    <w:rsid w:val="00730C30"/>
    <w:rsid w:val="00746426"/>
    <w:rsid w:val="007656D2"/>
    <w:rsid w:val="00777833"/>
    <w:rsid w:val="007936F9"/>
    <w:rsid w:val="007A4FC3"/>
    <w:rsid w:val="007B5264"/>
    <w:rsid w:val="007D1957"/>
    <w:rsid w:val="008027C7"/>
    <w:rsid w:val="00802FF5"/>
    <w:rsid w:val="008345AA"/>
    <w:rsid w:val="0085016C"/>
    <w:rsid w:val="008564CB"/>
    <w:rsid w:val="00867931"/>
    <w:rsid w:val="008A32D7"/>
    <w:rsid w:val="008A77B9"/>
    <w:rsid w:val="008C18B8"/>
    <w:rsid w:val="008C1EC4"/>
    <w:rsid w:val="008D45FD"/>
    <w:rsid w:val="008E02B8"/>
    <w:rsid w:val="00983FB4"/>
    <w:rsid w:val="00984344"/>
    <w:rsid w:val="00995645"/>
    <w:rsid w:val="009A2594"/>
    <w:rsid w:val="009C505C"/>
    <w:rsid w:val="009D3773"/>
    <w:rsid w:val="009D4FB5"/>
    <w:rsid w:val="009F149B"/>
    <w:rsid w:val="009F659D"/>
    <w:rsid w:val="00A11D5A"/>
    <w:rsid w:val="00A12193"/>
    <w:rsid w:val="00A364BB"/>
    <w:rsid w:val="00A40C7C"/>
    <w:rsid w:val="00A53633"/>
    <w:rsid w:val="00A62C18"/>
    <w:rsid w:val="00A7056E"/>
    <w:rsid w:val="00A77006"/>
    <w:rsid w:val="00AC1D43"/>
    <w:rsid w:val="00AD0C60"/>
    <w:rsid w:val="00AD7214"/>
    <w:rsid w:val="00B67FC5"/>
    <w:rsid w:val="00B71A46"/>
    <w:rsid w:val="00B87DED"/>
    <w:rsid w:val="00B96991"/>
    <w:rsid w:val="00BA61C8"/>
    <w:rsid w:val="00BB397C"/>
    <w:rsid w:val="00BD2629"/>
    <w:rsid w:val="00BD662C"/>
    <w:rsid w:val="00C238ED"/>
    <w:rsid w:val="00C31258"/>
    <w:rsid w:val="00C35A63"/>
    <w:rsid w:val="00C40EA5"/>
    <w:rsid w:val="00C467C4"/>
    <w:rsid w:val="00C470DD"/>
    <w:rsid w:val="00C52845"/>
    <w:rsid w:val="00C53FD3"/>
    <w:rsid w:val="00C57944"/>
    <w:rsid w:val="00C6162E"/>
    <w:rsid w:val="00C618D9"/>
    <w:rsid w:val="00C724EF"/>
    <w:rsid w:val="00C92D4B"/>
    <w:rsid w:val="00CA7A2D"/>
    <w:rsid w:val="00CD58A1"/>
    <w:rsid w:val="00D01B3A"/>
    <w:rsid w:val="00D12443"/>
    <w:rsid w:val="00D34846"/>
    <w:rsid w:val="00D35EFE"/>
    <w:rsid w:val="00D46CCD"/>
    <w:rsid w:val="00D667AB"/>
    <w:rsid w:val="00D766F5"/>
    <w:rsid w:val="00D97416"/>
    <w:rsid w:val="00DD5B49"/>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wmf"/><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wmf"/><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F261B-BFF4-445D-9919-A0F596DC3CA9}">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C6312504-7293-48A6-956E-64582EC50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1</TotalTime>
  <Pages>18</Pages>
  <Words>7542</Words>
  <Characters>4299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5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78</cp:revision>
  <dcterms:created xsi:type="dcterms:W3CDTF">2021-07-27T11:40:00Z</dcterms:created>
  <dcterms:modified xsi:type="dcterms:W3CDTF">2021-09-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